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0385599"/>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Pr="00D76268"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0385600"/>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0385601"/>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3377FDFE" w14:textId="310BFD23" w:rsidR="00C87981" w:rsidRDefault="00C87981" w:rsidP="00C87981">
      <w:pPr>
        <w:pStyle w:val="IllustrationIndexHeading"/>
        <w:rPr>
          <w:rFonts w:hint="eastAsia"/>
        </w:rPr>
      </w:pPr>
      <w:r>
        <w:lastRenderedPageBreak/>
        <w:t>Índice de Contenido</w:t>
      </w:r>
    </w:p>
    <w:p w14:paraId="0BC23740" w14:textId="58D4E9A5" w:rsidR="0033665D"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0385599" w:history="1">
        <w:r w:rsidR="0033665D" w:rsidRPr="0099505F">
          <w:rPr>
            <w:rStyle w:val="Hipervnculo"/>
            <w:noProof/>
          </w:rPr>
          <w:t>Declaración de Autoría</w:t>
        </w:r>
        <w:r w:rsidR="0033665D">
          <w:rPr>
            <w:noProof/>
            <w:webHidden/>
          </w:rPr>
          <w:tab/>
        </w:r>
        <w:r w:rsidR="0033665D">
          <w:rPr>
            <w:noProof/>
            <w:webHidden/>
          </w:rPr>
          <w:fldChar w:fldCharType="begin"/>
        </w:r>
        <w:r w:rsidR="0033665D">
          <w:rPr>
            <w:noProof/>
            <w:webHidden/>
          </w:rPr>
          <w:instrText xml:space="preserve"> PAGEREF _Toc40385599 \h </w:instrText>
        </w:r>
        <w:r w:rsidR="0033665D">
          <w:rPr>
            <w:noProof/>
            <w:webHidden/>
          </w:rPr>
        </w:r>
        <w:r w:rsidR="0033665D">
          <w:rPr>
            <w:rFonts w:hint="eastAsia"/>
            <w:noProof/>
            <w:webHidden/>
          </w:rPr>
          <w:fldChar w:fldCharType="separate"/>
        </w:r>
        <w:r w:rsidR="0033665D">
          <w:rPr>
            <w:rFonts w:hint="eastAsia"/>
            <w:noProof/>
            <w:webHidden/>
          </w:rPr>
          <w:t>iii</w:t>
        </w:r>
        <w:r w:rsidR="0033665D">
          <w:rPr>
            <w:noProof/>
            <w:webHidden/>
          </w:rPr>
          <w:fldChar w:fldCharType="end"/>
        </w:r>
      </w:hyperlink>
    </w:p>
    <w:p w14:paraId="34CE3F22" w14:textId="6517E21B" w:rsidR="0033665D" w:rsidRDefault="0033665D">
      <w:pPr>
        <w:pStyle w:val="TDC2"/>
        <w:rPr>
          <w:rFonts w:asciiTheme="minorHAnsi" w:eastAsiaTheme="minorEastAsia" w:hAnsiTheme="minorHAnsi" w:cstheme="minorBidi"/>
          <w:noProof/>
          <w:kern w:val="0"/>
          <w:sz w:val="22"/>
          <w:szCs w:val="22"/>
          <w:lang w:eastAsia="es-ES" w:bidi="ar-SA"/>
        </w:rPr>
      </w:pPr>
      <w:hyperlink w:anchor="_Toc40385600" w:history="1">
        <w:r w:rsidRPr="0099505F">
          <w:rPr>
            <w:rStyle w:val="Hipervnculo"/>
            <w:noProof/>
          </w:rPr>
          <w:t>Resumen</w:t>
        </w:r>
        <w:r>
          <w:rPr>
            <w:noProof/>
            <w:webHidden/>
          </w:rPr>
          <w:tab/>
        </w:r>
        <w:r>
          <w:rPr>
            <w:noProof/>
            <w:webHidden/>
          </w:rPr>
          <w:fldChar w:fldCharType="begin"/>
        </w:r>
        <w:r>
          <w:rPr>
            <w:noProof/>
            <w:webHidden/>
          </w:rPr>
          <w:instrText xml:space="preserve"> PAGEREF _Toc40385600 \h </w:instrText>
        </w:r>
        <w:r>
          <w:rPr>
            <w:noProof/>
            <w:webHidden/>
          </w:rPr>
        </w:r>
        <w:r>
          <w:rPr>
            <w:rFonts w:hint="eastAsia"/>
            <w:noProof/>
            <w:webHidden/>
          </w:rPr>
          <w:fldChar w:fldCharType="separate"/>
        </w:r>
        <w:r>
          <w:rPr>
            <w:rFonts w:hint="eastAsia"/>
            <w:noProof/>
            <w:webHidden/>
          </w:rPr>
          <w:t>v</w:t>
        </w:r>
        <w:r>
          <w:rPr>
            <w:noProof/>
            <w:webHidden/>
          </w:rPr>
          <w:fldChar w:fldCharType="end"/>
        </w:r>
      </w:hyperlink>
    </w:p>
    <w:p w14:paraId="6758CD9F" w14:textId="7DB1FD12" w:rsidR="0033665D" w:rsidRDefault="0033665D">
      <w:pPr>
        <w:pStyle w:val="TDC2"/>
        <w:rPr>
          <w:rFonts w:asciiTheme="minorHAnsi" w:eastAsiaTheme="minorEastAsia" w:hAnsiTheme="minorHAnsi" w:cstheme="minorBidi"/>
          <w:noProof/>
          <w:kern w:val="0"/>
          <w:sz w:val="22"/>
          <w:szCs w:val="22"/>
          <w:lang w:eastAsia="es-ES" w:bidi="ar-SA"/>
        </w:rPr>
      </w:pPr>
      <w:hyperlink w:anchor="_Toc40385601" w:history="1">
        <w:r w:rsidRPr="0099505F">
          <w:rPr>
            <w:rStyle w:val="Hipervnculo"/>
            <w:noProof/>
          </w:rPr>
          <w:t>Agradecimientos</w:t>
        </w:r>
        <w:r>
          <w:rPr>
            <w:noProof/>
            <w:webHidden/>
          </w:rPr>
          <w:tab/>
        </w:r>
        <w:r>
          <w:rPr>
            <w:noProof/>
            <w:webHidden/>
          </w:rPr>
          <w:fldChar w:fldCharType="begin"/>
        </w:r>
        <w:r>
          <w:rPr>
            <w:noProof/>
            <w:webHidden/>
          </w:rPr>
          <w:instrText xml:space="preserve"> PAGEREF _Toc40385601 \h </w:instrText>
        </w:r>
        <w:r>
          <w:rPr>
            <w:noProof/>
            <w:webHidden/>
          </w:rPr>
        </w:r>
        <w:r>
          <w:rPr>
            <w:rFonts w:hint="eastAsia"/>
            <w:noProof/>
            <w:webHidden/>
          </w:rPr>
          <w:fldChar w:fldCharType="separate"/>
        </w:r>
        <w:r>
          <w:rPr>
            <w:rFonts w:hint="eastAsia"/>
            <w:noProof/>
            <w:webHidden/>
          </w:rPr>
          <w:t>vii</w:t>
        </w:r>
        <w:r>
          <w:rPr>
            <w:noProof/>
            <w:webHidden/>
          </w:rPr>
          <w:fldChar w:fldCharType="end"/>
        </w:r>
      </w:hyperlink>
    </w:p>
    <w:p w14:paraId="54D53789" w14:textId="2641A942"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02" w:history="1">
        <w:r w:rsidRPr="0099505F">
          <w:rPr>
            <w:rStyle w:val="Hipervnculo"/>
            <w:noProof/>
          </w:rPr>
          <w:t>CAPÍTULO 1. Introducción</w:t>
        </w:r>
        <w:r>
          <w:rPr>
            <w:noProof/>
            <w:webHidden/>
          </w:rPr>
          <w:tab/>
        </w:r>
        <w:r>
          <w:rPr>
            <w:noProof/>
            <w:webHidden/>
          </w:rPr>
          <w:fldChar w:fldCharType="begin"/>
        </w:r>
        <w:r>
          <w:rPr>
            <w:noProof/>
            <w:webHidden/>
          </w:rPr>
          <w:instrText xml:space="preserve"> PAGEREF _Toc40385602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12C05665" w14:textId="15A29FBF" w:rsidR="0033665D" w:rsidRDefault="0033665D">
      <w:pPr>
        <w:pStyle w:val="TDC2"/>
        <w:rPr>
          <w:rFonts w:asciiTheme="minorHAnsi" w:eastAsiaTheme="minorEastAsia" w:hAnsiTheme="minorHAnsi" w:cstheme="minorBidi"/>
          <w:noProof/>
          <w:kern w:val="0"/>
          <w:sz w:val="22"/>
          <w:szCs w:val="22"/>
          <w:lang w:eastAsia="es-ES" w:bidi="ar-SA"/>
        </w:rPr>
      </w:pPr>
      <w:hyperlink w:anchor="_Toc40385603" w:history="1">
        <w:r w:rsidRPr="0099505F">
          <w:rPr>
            <w:rStyle w:val="Hipervnculo"/>
            <w:noProof/>
          </w:rPr>
          <w:t>1.1. Motivación</w:t>
        </w:r>
        <w:r>
          <w:rPr>
            <w:noProof/>
            <w:webHidden/>
          </w:rPr>
          <w:tab/>
        </w:r>
        <w:r>
          <w:rPr>
            <w:noProof/>
            <w:webHidden/>
          </w:rPr>
          <w:fldChar w:fldCharType="begin"/>
        </w:r>
        <w:r>
          <w:rPr>
            <w:noProof/>
            <w:webHidden/>
          </w:rPr>
          <w:instrText xml:space="preserve"> PAGEREF _Toc40385603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77BF0913" w14:textId="30C303A9" w:rsidR="0033665D" w:rsidRDefault="0033665D">
      <w:pPr>
        <w:pStyle w:val="TDC2"/>
        <w:rPr>
          <w:rFonts w:asciiTheme="minorHAnsi" w:eastAsiaTheme="minorEastAsia" w:hAnsiTheme="minorHAnsi" w:cstheme="minorBidi"/>
          <w:noProof/>
          <w:kern w:val="0"/>
          <w:sz w:val="22"/>
          <w:szCs w:val="22"/>
          <w:lang w:eastAsia="es-ES" w:bidi="ar-SA"/>
        </w:rPr>
      </w:pPr>
      <w:hyperlink w:anchor="_Toc40385604" w:history="1">
        <w:r w:rsidRPr="0099505F">
          <w:rPr>
            <w:rStyle w:val="Hipervnculo"/>
            <w:noProof/>
          </w:rPr>
          <w:t>1.2. Objetivos</w:t>
        </w:r>
        <w:r>
          <w:rPr>
            <w:noProof/>
            <w:webHidden/>
          </w:rPr>
          <w:tab/>
        </w:r>
        <w:r>
          <w:rPr>
            <w:noProof/>
            <w:webHidden/>
          </w:rPr>
          <w:fldChar w:fldCharType="begin"/>
        </w:r>
        <w:r>
          <w:rPr>
            <w:noProof/>
            <w:webHidden/>
          </w:rPr>
          <w:instrText xml:space="preserve"> PAGEREF _Toc40385604 \h </w:instrText>
        </w:r>
        <w:r>
          <w:rPr>
            <w:noProof/>
            <w:webHidden/>
          </w:rPr>
        </w:r>
        <w:r>
          <w:rPr>
            <w:rFonts w:hint="eastAsia"/>
            <w:noProof/>
            <w:webHidden/>
          </w:rPr>
          <w:fldChar w:fldCharType="separate"/>
        </w:r>
        <w:r>
          <w:rPr>
            <w:rFonts w:hint="eastAsia"/>
            <w:noProof/>
            <w:webHidden/>
          </w:rPr>
          <w:t>3</w:t>
        </w:r>
        <w:r>
          <w:rPr>
            <w:noProof/>
            <w:webHidden/>
          </w:rPr>
          <w:fldChar w:fldCharType="end"/>
        </w:r>
      </w:hyperlink>
    </w:p>
    <w:p w14:paraId="76CC1A6E" w14:textId="54CD91B1" w:rsidR="0033665D" w:rsidRDefault="0033665D">
      <w:pPr>
        <w:pStyle w:val="TDC2"/>
        <w:rPr>
          <w:rFonts w:asciiTheme="minorHAnsi" w:eastAsiaTheme="minorEastAsia" w:hAnsiTheme="minorHAnsi" w:cstheme="minorBidi"/>
          <w:noProof/>
          <w:kern w:val="0"/>
          <w:sz w:val="22"/>
          <w:szCs w:val="22"/>
          <w:lang w:eastAsia="es-ES" w:bidi="ar-SA"/>
        </w:rPr>
      </w:pPr>
      <w:hyperlink w:anchor="_Toc40385605" w:history="1">
        <w:r w:rsidRPr="0099505F">
          <w:rPr>
            <w:rStyle w:val="Hipervnculo"/>
            <w:noProof/>
          </w:rPr>
          <w:t>1.3. Estructura de la memoria</w:t>
        </w:r>
        <w:r>
          <w:rPr>
            <w:noProof/>
            <w:webHidden/>
          </w:rPr>
          <w:tab/>
        </w:r>
        <w:r>
          <w:rPr>
            <w:noProof/>
            <w:webHidden/>
          </w:rPr>
          <w:fldChar w:fldCharType="begin"/>
        </w:r>
        <w:r>
          <w:rPr>
            <w:noProof/>
            <w:webHidden/>
          </w:rPr>
          <w:instrText xml:space="preserve"> PAGEREF _Toc40385605 \h </w:instrText>
        </w:r>
        <w:r>
          <w:rPr>
            <w:noProof/>
            <w:webHidden/>
          </w:rPr>
        </w:r>
        <w:r>
          <w:rPr>
            <w:rFonts w:hint="eastAsia"/>
            <w:noProof/>
            <w:webHidden/>
          </w:rPr>
          <w:fldChar w:fldCharType="separate"/>
        </w:r>
        <w:r>
          <w:rPr>
            <w:rFonts w:hint="eastAsia"/>
            <w:noProof/>
            <w:webHidden/>
          </w:rPr>
          <w:t>4</w:t>
        </w:r>
        <w:r>
          <w:rPr>
            <w:noProof/>
            <w:webHidden/>
          </w:rPr>
          <w:fldChar w:fldCharType="end"/>
        </w:r>
      </w:hyperlink>
    </w:p>
    <w:p w14:paraId="0F1EE9F8" w14:textId="2961417A"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06" w:history="1">
        <w:r w:rsidRPr="0099505F">
          <w:rPr>
            <w:rStyle w:val="Hipervnculo"/>
            <w:noProof/>
          </w:rPr>
          <w:t>CAPÍTULO 2. Estado del arte</w:t>
        </w:r>
        <w:r>
          <w:rPr>
            <w:noProof/>
            <w:webHidden/>
          </w:rPr>
          <w:tab/>
        </w:r>
        <w:r>
          <w:rPr>
            <w:noProof/>
            <w:webHidden/>
          </w:rPr>
          <w:fldChar w:fldCharType="begin"/>
        </w:r>
        <w:r>
          <w:rPr>
            <w:noProof/>
            <w:webHidden/>
          </w:rPr>
          <w:instrText xml:space="preserve"> PAGEREF _Toc40385606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30029A40" w14:textId="35B9CCFB" w:rsidR="0033665D" w:rsidRDefault="0033665D">
      <w:pPr>
        <w:pStyle w:val="TDC2"/>
        <w:rPr>
          <w:rFonts w:asciiTheme="minorHAnsi" w:eastAsiaTheme="minorEastAsia" w:hAnsiTheme="minorHAnsi" w:cstheme="minorBidi"/>
          <w:noProof/>
          <w:kern w:val="0"/>
          <w:sz w:val="22"/>
          <w:szCs w:val="22"/>
          <w:lang w:eastAsia="es-ES" w:bidi="ar-SA"/>
        </w:rPr>
      </w:pPr>
      <w:hyperlink w:anchor="_Toc40385607" w:history="1">
        <w:r w:rsidRPr="0099505F">
          <w:rPr>
            <w:rStyle w:val="Hipervnculo"/>
            <w:noProof/>
          </w:rPr>
          <w:t>2.1. Regulación UAVs</w:t>
        </w:r>
        <w:r>
          <w:rPr>
            <w:noProof/>
            <w:webHidden/>
          </w:rPr>
          <w:tab/>
        </w:r>
        <w:r>
          <w:rPr>
            <w:noProof/>
            <w:webHidden/>
          </w:rPr>
          <w:fldChar w:fldCharType="begin"/>
        </w:r>
        <w:r>
          <w:rPr>
            <w:noProof/>
            <w:webHidden/>
          </w:rPr>
          <w:instrText xml:space="preserve"> PAGEREF _Toc40385607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6EE443D7" w14:textId="07801E13" w:rsidR="0033665D" w:rsidRDefault="0033665D">
      <w:pPr>
        <w:pStyle w:val="TDC2"/>
        <w:rPr>
          <w:rFonts w:asciiTheme="minorHAnsi" w:eastAsiaTheme="minorEastAsia" w:hAnsiTheme="minorHAnsi" w:cstheme="minorBidi"/>
          <w:noProof/>
          <w:kern w:val="0"/>
          <w:sz w:val="22"/>
          <w:szCs w:val="22"/>
          <w:lang w:eastAsia="es-ES" w:bidi="ar-SA"/>
        </w:rPr>
      </w:pPr>
      <w:hyperlink w:anchor="_Toc40385608" w:history="1">
        <w:r w:rsidRPr="0099505F">
          <w:rPr>
            <w:rStyle w:val="Hipervnculo"/>
            <w:noProof/>
          </w:rPr>
          <w:t>2.2. Evitación de obstáculos</w:t>
        </w:r>
        <w:r>
          <w:rPr>
            <w:noProof/>
            <w:webHidden/>
          </w:rPr>
          <w:tab/>
        </w:r>
        <w:r>
          <w:rPr>
            <w:noProof/>
            <w:webHidden/>
          </w:rPr>
          <w:fldChar w:fldCharType="begin"/>
        </w:r>
        <w:r>
          <w:rPr>
            <w:noProof/>
            <w:webHidden/>
          </w:rPr>
          <w:instrText xml:space="preserve"> PAGEREF _Toc40385608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460B90F5" w14:textId="3977E082" w:rsidR="0033665D" w:rsidRDefault="0033665D">
      <w:pPr>
        <w:pStyle w:val="TDC2"/>
        <w:rPr>
          <w:rFonts w:asciiTheme="minorHAnsi" w:eastAsiaTheme="minorEastAsia" w:hAnsiTheme="minorHAnsi" w:cstheme="minorBidi"/>
          <w:noProof/>
          <w:kern w:val="0"/>
          <w:sz w:val="22"/>
          <w:szCs w:val="22"/>
          <w:lang w:eastAsia="es-ES" w:bidi="ar-SA"/>
        </w:rPr>
      </w:pPr>
      <w:hyperlink w:anchor="_Toc40385609" w:history="1">
        <w:r w:rsidRPr="0099505F">
          <w:rPr>
            <w:rStyle w:val="Hipervnculo"/>
            <w:noProof/>
          </w:rPr>
          <w:t>2.3. Algoritmos para la deteción y evitación de colisiones entre múltiples UAVs</w:t>
        </w:r>
        <w:r>
          <w:rPr>
            <w:noProof/>
            <w:webHidden/>
          </w:rPr>
          <w:tab/>
        </w:r>
        <w:r>
          <w:rPr>
            <w:noProof/>
            <w:webHidden/>
          </w:rPr>
          <w:fldChar w:fldCharType="begin"/>
        </w:r>
        <w:r>
          <w:rPr>
            <w:noProof/>
            <w:webHidden/>
          </w:rPr>
          <w:instrText xml:space="preserve"> PAGEREF _Toc40385609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44C4D89A" w14:textId="32824CE8"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0" w:history="1">
        <w:r w:rsidRPr="0099505F">
          <w:rPr>
            <w:rStyle w:val="Hipervnculo"/>
            <w:noProof/>
          </w:rPr>
          <w:t>2.3.1. Sense and avoid</w:t>
        </w:r>
        <w:r>
          <w:rPr>
            <w:noProof/>
            <w:webHidden/>
          </w:rPr>
          <w:tab/>
        </w:r>
        <w:r>
          <w:rPr>
            <w:noProof/>
            <w:webHidden/>
          </w:rPr>
          <w:fldChar w:fldCharType="begin"/>
        </w:r>
        <w:r>
          <w:rPr>
            <w:noProof/>
            <w:webHidden/>
          </w:rPr>
          <w:instrText xml:space="preserve"> PAGEREF _Toc40385610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4EB65E5E" w14:textId="2AEE32C8"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1" w:history="1">
        <w:r w:rsidRPr="0099505F">
          <w:rPr>
            <w:rStyle w:val="Hipervnculo"/>
            <w:noProof/>
            <w:lang w:val="en-US"/>
          </w:rPr>
          <w:t>2.3.2. Artificial Potencial Fiels (APF)</w:t>
        </w:r>
        <w:r>
          <w:rPr>
            <w:noProof/>
            <w:webHidden/>
          </w:rPr>
          <w:tab/>
        </w:r>
        <w:r>
          <w:rPr>
            <w:noProof/>
            <w:webHidden/>
          </w:rPr>
          <w:fldChar w:fldCharType="begin"/>
        </w:r>
        <w:r>
          <w:rPr>
            <w:noProof/>
            <w:webHidden/>
          </w:rPr>
          <w:instrText xml:space="preserve"> PAGEREF _Toc40385611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454F0E7F" w14:textId="08F425EE"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2" w:history="1">
        <w:r w:rsidRPr="0099505F">
          <w:rPr>
            <w:rStyle w:val="Hipervnculo"/>
            <w:noProof/>
            <w:lang w:val="en-US"/>
          </w:rPr>
          <w:t>2.3.3. Particle Swarm Optimization (PSO)</w:t>
        </w:r>
        <w:r>
          <w:rPr>
            <w:noProof/>
            <w:webHidden/>
          </w:rPr>
          <w:tab/>
        </w:r>
        <w:r>
          <w:rPr>
            <w:noProof/>
            <w:webHidden/>
          </w:rPr>
          <w:fldChar w:fldCharType="begin"/>
        </w:r>
        <w:r>
          <w:rPr>
            <w:noProof/>
            <w:webHidden/>
          </w:rPr>
          <w:instrText xml:space="preserve"> PAGEREF _Toc40385612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04EBE985" w14:textId="39112EDA"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3" w:history="1">
        <w:r w:rsidRPr="0099505F">
          <w:rPr>
            <w:rStyle w:val="Hipervnculo"/>
            <w:noProof/>
            <w:lang w:val="en-US"/>
          </w:rPr>
          <w:t>2.3.4. Collision Cone</w:t>
        </w:r>
        <w:r>
          <w:rPr>
            <w:noProof/>
            <w:webHidden/>
          </w:rPr>
          <w:tab/>
        </w:r>
        <w:r>
          <w:rPr>
            <w:noProof/>
            <w:webHidden/>
          </w:rPr>
          <w:fldChar w:fldCharType="begin"/>
        </w:r>
        <w:r>
          <w:rPr>
            <w:noProof/>
            <w:webHidden/>
          </w:rPr>
          <w:instrText xml:space="preserve"> PAGEREF _Toc40385613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696A3C73" w14:textId="05CA079F"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4" w:history="1">
        <w:r w:rsidRPr="0099505F">
          <w:rPr>
            <w:rStyle w:val="Hipervnculo"/>
            <w:noProof/>
            <w:lang w:val="en-US"/>
          </w:rPr>
          <w:t>2.3.5. Dubins Paths</w:t>
        </w:r>
        <w:r>
          <w:rPr>
            <w:noProof/>
            <w:webHidden/>
          </w:rPr>
          <w:tab/>
        </w:r>
        <w:r>
          <w:rPr>
            <w:noProof/>
            <w:webHidden/>
          </w:rPr>
          <w:fldChar w:fldCharType="begin"/>
        </w:r>
        <w:r>
          <w:rPr>
            <w:noProof/>
            <w:webHidden/>
          </w:rPr>
          <w:instrText xml:space="preserve"> PAGEREF _Toc40385614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2B9DFD44" w14:textId="51E0EA71"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5" w:history="1">
        <w:r w:rsidRPr="0099505F">
          <w:rPr>
            <w:rStyle w:val="Hipervnculo"/>
            <w:noProof/>
            <w:lang w:val="en-US"/>
          </w:rPr>
          <w:t>2.3.6. Optimal Reciprocal Collision Avoidance (ORCA)</w:t>
        </w:r>
        <w:r>
          <w:rPr>
            <w:noProof/>
            <w:webHidden/>
          </w:rPr>
          <w:tab/>
        </w:r>
        <w:r>
          <w:rPr>
            <w:noProof/>
            <w:webHidden/>
          </w:rPr>
          <w:fldChar w:fldCharType="begin"/>
        </w:r>
        <w:r>
          <w:rPr>
            <w:noProof/>
            <w:webHidden/>
          </w:rPr>
          <w:instrText xml:space="preserve"> PAGEREF _Toc40385615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6709EC59" w14:textId="0C730FD0"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6" w:history="1">
        <w:r w:rsidRPr="0099505F">
          <w:rPr>
            <w:rStyle w:val="Hipervnculo"/>
            <w:noProof/>
            <w:lang w:val="en-US"/>
          </w:rPr>
          <w:t>2.3.7. Conclusión</w:t>
        </w:r>
        <w:r>
          <w:rPr>
            <w:noProof/>
            <w:webHidden/>
          </w:rPr>
          <w:tab/>
        </w:r>
        <w:r>
          <w:rPr>
            <w:noProof/>
            <w:webHidden/>
          </w:rPr>
          <w:fldChar w:fldCharType="begin"/>
        </w:r>
        <w:r>
          <w:rPr>
            <w:noProof/>
            <w:webHidden/>
          </w:rPr>
          <w:instrText xml:space="preserve"> PAGEREF _Toc40385616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02BCF996" w14:textId="6F0B26F8"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17" w:history="1">
        <w:r w:rsidRPr="0099505F">
          <w:rPr>
            <w:rStyle w:val="Hipervnculo"/>
            <w:noProof/>
          </w:rPr>
          <w:t>CAPÍTULO 3. Herramientas empleadas</w:t>
        </w:r>
        <w:r>
          <w:rPr>
            <w:noProof/>
            <w:webHidden/>
          </w:rPr>
          <w:tab/>
        </w:r>
        <w:r>
          <w:rPr>
            <w:noProof/>
            <w:webHidden/>
          </w:rPr>
          <w:fldChar w:fldCharType="begin"/>
        </w:r>
        <w:r>
          <w:rPr>
            <w:noProof/>
            <w:webHidden/>
          </w:rPr>
          <w:instrText xml:space="preserve"> PAGEREF _Toc40385617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26BFAE82" w14:textId="66E31D9E" w:rsidR="0033665D" w:rsidRDefault="0033665D">
      <w:pPr>
        <w:pStyle w:val="TDC2"/>
        <w:rPr>
          <w:rFonts w:asciiTheme="minorHAnsi" w:eastAsiaTheme="minorEastAsia" w:hAnsiTheme="minorHAnsi" w:cstheme="minorBidi"/>
          <w:noProof/>
          <w:kern w:val="0"/>
          <w:sz w:val="22"/>
          <w:szCs w:val="22"/>
          <w:lang w:eastAsia="es-ES" w:bidi="ar-SA"/>
        </w:rPr>
      </w:pPr>
      <w:hyperlink w:anchor="_Toc40385618" w:history="1">
        <w:r w:rsidRPr="0099505F">
          <w:rPr>
            <w:rStyle w:val="Hipervnculo"/>
            <w:noProof/>
          </w:rPr>
          <w:t>3.1. Matlab</w:t>
        </w:r>
        <w:r>
          <w:rPr>
            <w:noProof/>
            <w:webHidden/>
          </w:rPr>
          <w:tab/>
        </w:r>
        <w:r>
          <w:rPr>
            <w:noProof/>
            <w:webHidden/>
          </w:rPr>
          <w:fldChar w:fldCharType="begin"/>
        </w:r>
        <w:r>
          <w:rPr>
            <w:noProof/>
            <w:webHidden/>
          </w:rPr>
          <w:instrText xml:space="preserve"> PAGEREF _Toc40385618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229681DB" w14:textId="2699954E"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19" w:history="1">
        <w:r w:rsidRPr="0099505F">
          <w:rPr>
            <w:rStyle w:val="Hipervnculo"/>
            <w:noProof/>
          </w:rPr>
          <w:t>3.1.1. Simulink</w:t>
        </w:r>
        <w:r>
          <w:rPr>
            <w:noProof/>
            <w:webHidden/>
          </w:rPr>
          <w:tab/>
        </w:r>
        <w:r>
          <w:rPr>
            <w:noProof/>
            <w:webHidden/>
          </w:rPr>
          <w:fldChar w:fldCharType="begin"/>
        </w:r>
        <w:r>
          <w:rPr>
            <w:noProof/>
            <w:webHidden/>
          </w:rPr>
          <w:instrText xml:space="preserve"> PAGEREF _Toc40385619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030063C3" w14:textId="6A3BC2C7"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20" w:history="1">
        <w:r w:rsidRPr="0099505F">
          <w:rPr>
            <w:rStyle w:val="Hipervnculo"/>
            <w:noProof/>
          </w:rPr>
          <w:t>3.1.2. App Designer</w:t>
        </w:r>
        <w:r>
          <w:rPr>
            <w:noProof/>
            <w:webHidden/>
          </w:rPr>
          <w:tab/>
        </w:r>
        <w:r>
          <w:rPr>
            <w:noProof/>
            <w:webHidden/>
          </w:rPr>
          <w:fldChar w:fldCharType="begin"/>
        </w:r>
        <w:r>
          <w:rPr>
            <w:noProof/>
            <w:webHidden/>
          </w:rPr>
          <w:instrText xml:space="preserve"> PAGEREF _Toc40385620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40FFE1F8" w14:textId="4EA7D9E7" w:rsidR="0033665D" w:rsidRDefault="0033665D">
      <w:pPr>
        <w:pStyle w:val="TDC2"/>
        <w:rPr>
          <w:rFonts w:asciiTheme="minorHAnsi" w:eastAsiaTheme="minorEastAsia" w:hAnsiTheme="minorHAnsi" w:cstheme="minorBidi"/>
          <w:noProof/>
          <w:kern w:val="0"/>
          <w:sz w:val="22"/>
          <w:szCs w:val="22"/>
          <w:lang w:eastAsia="es-ES" w:bidi="ar-SA"/>
        </w:rPr>
      </w:pPr>
      <w:hyperlink w:anchor="_Toc40385621" w:history="1">
        <w:r w:rsidRPr="0099505F">
          <w:rPr>
            <w:rStyle w:val="Hipervnculo"/>
            <w:noProof/>
          </w:rPr>
          <w:t>3.2. Github</w:t>
        </w:r>
        <w:r>
          <w:rPr>
            <w:noProof/>
            <w:webHidden/>
          </w:rPr>
          <w:tab/>
        </w:r>
        <w:r>
          <w:rPr>
            <w:noProof/>
            <w:webHidden/>
          </w:rPr>
          <w:fldChar w:fldCharType="begin"/>
        </w:r>
        <w:r>
          <w:rPr>
            <w:noProof/>
            <w:webHidden/>
          </w:rPr>
          <w:instrText xml:space="preserve"> PAGEREF _Toc40385621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338CAE6E" w14:textId="2075025B"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22" w:history="1">
        <w:r w:rsidRPr="0099505F">
          <w:rPr>
            <w:rStyle w:val="Hipervnculo"/>
            <w:noProof/>
          </w:rPr>
          <w:t>3.2.1. Git Bash</w:t>
        </w:r>
        <w:r>
          <w:rPr>
            <w:noProof/>
            <w:webHidden/>
          </w:rPr>
          <w:tab/>
        </w:r>
        <w:r>
          <w:rPr>
            <w:noProof/>
            <w:webHidden/>
          </w:rPr>
          <w:fldChar w:fldCharType="begin"/>
        </w:r>
        <w:r>
          <w:rPr>
            <w:noProof/>
            <w:webHidden/>
          </w:rPr>
          <w:instrText xml:space="preserve"> PAGEREF _Toc40385622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370C7972" w14:textId="70BB0DF3" w:rsidR="0033665D" w:rsidRDefault="0033665D">
      <w:pPr>
        <w:pStyle w:val="TDC2"/>
        <w:rPr>
          <w:rFonts w:asciiTheme="minorHAnsi" w:eastAsiaTheme="minorEastAsia" w:hAnsiTheme="minorHAnsi" w:cstheme="minorBidi"/>
          <w:noProof/>
          <w:kern w:val="0"/>
          <w:sz w:val="22"/>
          <w:szCs w:val="22"/>
          <w:lang w:eastAsia="es-ES" w:bidi="ar-SA"/>
        </w:rPr>
      </w:pPr>
      <w:hyperlink w:anchor="_Toc40385623" w:history="1">
        <w:r w:rsidRPr="0099505F">
          <w:rPr>
            <w:rStyle w:val="Hipervnculo"/>
            <w:noProof/>
          </w:rPr>
          <w:t>3.3. Mendeley</w:t>
        </w:r>
        <w:r>
          <w:rPr>
            <w:noProof/>
            <w:webHidden/>
          </w:rPr>
          <w:tab/>
        </w:r>
        <w:r>
          <w:rPr>
            <w:noProof/>
            <w:webHidden/>
          </w:rPr>
          <w:fldChar w:fldCharType="begin"/>
        </w:r>
        <w:r>
          <w:rPr>
            <w:noProof/>
            <w:webHidden/>
          </w:rPr>
          <w:instrText xml:space="preserve"> PAGEREF _Toc40385623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749BC8D4" w14:textId="198FFB36"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24" w:history="1">
        <w:r w:rsidRPr="0099505F">
          <w:rPr>
            <w:rStyle w:val="Hipervnculo"/>
            <w:noProof/>
          </w:rPr>
          <w:t>CAPÍTULO 4. Metodología y desarrollo</w:t>
        </w:r>
        <w:r>
          <w:rPr>
            <w:noProof/>
            <w:webHidden/>
          </w:rPr>
          <w:tab/>
        </w:r>
        <w:r>
          <w:rPr>
            <w:noProof/>
            <w:webHidden/>
          </w:rPr>
          <w:fldChar w:fldCharType="begin"/>
        </w:r>
        <w:r>
          <w:rPr>
            <w:noProof/>
            <w:webHidden/>
          </w:rPr>
          <w:instrText xml:space="preserve"> PAGEREF _Toc40385624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1774529F" w14:textId="31C58B3A"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25" w:history="1">
        <w:r w:rsidRPr="0099505F">
          <w:rPr>
            <w:rStyle w:val="Hipervnculo"/>
            <w:noProof/>
          </w:rPr>
          <w:t>CAPÍTULO 5. Simulador</w:t>
        </w:r>
        <w:r>
          <w:rPr>
            <w:noProof/>
            <w:webHidden/>
          </w:rPr>
          <w:tab/>
        </w:r>
        <w:r>
          <w:rPr>
            <w:noProof/>
            <w:webHidden/>
          </w:rPr>
          <w:fldChar w:fldCharType="begin"/>
        </w:r>
        <w:r>
          <w:rPr>
            <w:noProof/>
            <w:webHidden/>
          </w:rPr>
          <w:instrText xml:space="preserve"> PAGEREF _Toc40385625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64925CED" w14:textId="05FFEE3D" w:rsidR="0033665D" w:rsidRDefault="0033665D">
      <w:pPr>
        <w:pStyle w:val="TDC2"/>
        <w:rPr>
          <w:rFonts w:asciiTheme="minorHAnsi" w:eastAsiaTheme="minorEastAsia" w:hAnsiTheme="minorHAnsi" w:cstheme="minorBidi"/>
          <w:noProof/>
          <w:kern w:val="0"/>
          <w:sz w:val="22"/>
          <w:szCs w:val="22"/>
          <w:lang w:eastAsia="es-ES" w:bidi="ar-SA"/>
        </w:rPr>
      </w:pPr>
      <w:hyperlink w:anchor="_Toc40385626" w:history="1">
        <w:r w:rsidRPr="0099505F">
          <w:rPr>
            <w:rStyle w:val="Hipervnculo"/>
            <w:noProof/>
          </w:rPr>
          <w:t>5.1. Aproximación al problema</w:t>
        </w:r>
        <w:r>
          <w:rPr>
            <w:noProof/>
            <w:webHidden/>
          </w:rPr>
          <w:tab/>
        </w:r>
        <w:r>
          <w:rPr>
            <w:noProof/>
            <w:webHidden/>
          </w:rPr>
          <w:fldChar w:fldCharType="begin"/>
        </w:r>
        <w:r>
          <w:rPr>
            <w:noProof/>
            <w:webHidden/>
          </w:rPr>
          <w:instrText xml:space="preserve"> PAGEREF _Toc40385626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5E03CEA8" w14:textId="2DEB07F7" w:rsidR="0033665D" w:rsidRDefault="0033665D">
      <w:pPr>
        <w:pStyle w:val="TDC2"/>
        <w:rPr>
          <w:rFonts w:asciiTheme="minorHAnsi" w:eastAsiaTheme="minorEastAsia" w:hAnsiTheme="minorHAnsi" w:cstheme="minorBidi"/>
          <w:noProof/>
          <w:kern w:val="0"/>
          <w:sz w:val="22"/>
          <w:szCs w:val="22"/>
          <w:lang w:eastAsia="es-ES" w:bidi="ar-SA"/>
        </w:rPr>
      </w:pPr>
      <w:hyperlink w:anchor="_Toc40385627" w:history="1">
        <w:r w:rsidRPr="0099505F">
          <w:rPr>
            <w:rStyle w:val="Hipervnculo"/>
            <w:noProof/>
          </w:rPr>
          <w:t>5.2. Entidades involucradas</w:t>
        </w:r>
        <w:r>
          <w:rPr>
            <w:noProof/>
            <w:webHidden/>
          </w:rPr>
          <w:tab/>
        </w:r>
        <w:r>
          <w:rPr>
            <w:noProof/>
            <w:webHidden/>
          </w:rPr>
          <w:fldChar w:fldCharType="begin"/>
        </w:r>
        <w:r>
          <w:rPr>
            <w:noProof/>
            <w:webHidden/>
          </w:rPr>
          <w:instrText xml:space="preserve"> PAGEREF _Toc40385627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531BE5B6" w14:textId="30ED1927" w:rsidR="0033665D" w:rsidRDefault="0033665D">
      <w:pPr>
        <w:pStyle w:val="TDC2"/>
        <w:rPr>
          <w:rFonts w:asciiTheme="minorHAnsi" w:eastAsiaTheme="minorEastAsia" w:hAnsiTheme="minorHAnsi" w:cstheme="minorBidi"/>
          <w:noProof/>
          <w:kern w:val="0"/>
          <w:sz w:val="22"/>
          <w:szCs w:val="22"/>
          <w:lang w:eastAsia="es-ES" w:bidi="ar-SA"/>
        </w:rPr>
      </w:pPr>
      <w:hyperlink w:anchor="_Toc40385628" w:history="1">
        <w:r w:rsidRPr="0099505F">
          <w:rPr>
            <w:rStyle w:val="Hipervnculo"/>
            <w:noProof/>
          </w:rPr>
          <w:t>5.3. Subsistema UAV</w:t>
        </w:r>
        <w:r>
          <w:rPr>
            <w:noProof/>
            <w:webHidden/>
          </w:rPr>
          <w:tab/>
        </w:r>
        <w:r>
          <w:rPr>
            <w:noProof/>
            <w:webHidden/>
          </w:rPr>
          <w:fldChar w:fldCharType="begin"/>
        </w:r>
        <w:r>
          <w:rPr>
            <w:noProof/>
            <w:webHidden/>
          </w:rPr>
          <w:instrText xml:space="preserve"> PAGEREF _Toc40385628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7048596C" w14:textId="3002C137"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29" w:history="1">
        <w:r w:rsidRPr="0099505F">
          <w:rPr>
            <w:rStyle w:val="Hipervnculo"/>
            <w:noProof/>
          </w:rPr>
          <w:t>5.3.1. Dynamics</w:t>
        </w:r>
        <w:r>
          <w:rPr>
            <w:noProof/>
            <w:webHidden/>
          </w:rPr>
          <w:tab/>
        </w:r>
        <w:r>
          <w:rPr>
            <w:noProof/>
            <w:webHidden/>
          </w:rPr>
          <w:fldChar w:fldCharType="begin"/>
        </w:r>
        <w:r>
          <w:rPr>
            <w:noProof/>
            <w:webHidden/>
          </w:rPr>
          <w:instrText xml:space="preserve"> PAGEREF _Toc40385629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229B6A10" w14:textId="2C377177"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0" w:history="1">
        <w:r w:rsidRPr="0099505F">
          <w:rPr>
            <w:rStyle w:val="Hipervnculo"/>
            <w:noProof/>
          </w:rPr>
          <w:t>5.3.2. Pilot</w:t>
        </w:r>
        <w:r>
          <w:rPr>
            <w:noProof/>
            <w:webHidden/>
          </w:rPr>
          <w:tab/>
        </w:r>
        <w:r>
          <w:rPr>
            <w:noProof/>
            <w:webHidden/>
          </w:rPr>
          <w:fldChar w:fldCharType="begin"/>
        </w:r>
        <w:r>
          <w:rPr>
            <w:noProof/>
            <w:webHidden/>
          </w:rPr>
          <w:instrText xml:space="preserve"> PAGEREF _Toc40385630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3F40BBF5" w14:textId="7D1F5CBF"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1" w:history="1">
        <w:r w:rsidRPr="0099505F">
          <w:rPr>
            <w:rStyle w:val="Hipervnculo"/>
            <w:noProof/>
          </w:rPr>
          <w:t>5.3.3. Radar</w:t>
        </w:r>
        <w:r>
          <w:rPr>
            <w:noProof/>
            <w:webHidden/>
          </w:rPr>
          <w:tab/>
        </w:r>
        <w:r>
          <w:rPr>
            <w:noProof/>
            <w:webHidden/>
          </w:rPr>
          <w:fldChar w:fldCharType="begin"/>
        </w:r>
        <w:r>
          <w:rPr>
            <w:noProof/>
            <w:webHidden/>
          </w:rPr>
          <w:instrText xml:space="preserve"> PAGEREF _Toc40385631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31777F2B" w14:textId="206F1A3E" w:rsidR="0033665D" w:rsidRDefault="0033665D">
      <w:pPr>
        <w:pStyle w:val="TDC2"/>
        <w:rPr>
          <w:rFonts w:asciiTheme="minorHAnsi" w:eastAsiaTheme="minorEastAsia" w:hAnsiTheme="minorHAnsi" w:cstheme="minorBidi"/>
          <w:noProof/>
          <w:kern w:val="0"/>
          <w:sz w:val="22"/>
          <w:szCs w:val="22"/>
          <w:lang w:eastAsia="es-ES" w:bidi="ar-SA"/>
        </w:rPr>
      </w:pPr>
      <w:hyperlink w:anchor="_Toc40385632" w:history="1">
        <w:r w:rsidRPr="0099505F">
          <w:rPr>
            <w:rStyle w:val="Hipervnculo"/>
            <w:noProof/>
          </w:rPr>
          <w:t>5.4. Subsistema ATC</w:t>
        </w:r>
        <w:r>
          <w:rPr>
            <w:noProof/>
            <w:webHidden/>
          </w:rPr>
          <w:tab/>
        </w:r>
        <w:r>
          <w:rPr>
            <w:noProof/>
            <w:webHidden/>
          </w:rPr>
          <w:fldChar w:fldCharType="begin"/>
        </w:r>
        <w:r>
          <w:rPr>
            <w:noProof/>
            <w:webHidden/>
          </w:rPr>
          <w:instrText xml:space="preserve"> PAGEREF _Toc40385632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5056744E" w14:textId="3741DF99" w:rsidR="0033665D" w:rsidRDefault="0033665D">
      <w:pPr>
        <w:pStyle w:val="TDC2"/>
        <w:rPr>
          <w:rFonts w:asciiTheme="minorHAnsi" w:eastAsiaTheme="minorEastAsia" w:hAnsiTheme="minorHAnsi" w:cstheme="minorBidi"/>
          <w:noProof/>
          <w:kern w:val="0"/>
          <w:sz w:val="22"/>
          <w:szCs w:val="22"/>
          <w:lang w:eastAsia="es-ES" w:bidi="ar-SA"/>
        </w:rPr>
      </w:pPr>
      <w:hyperlink w:anchor="_Toc40385633" w:history="1">
        <w:r w:rsidRPr="0099505F">
          <w:rPr>
            <w:rStyle w:val="Hipervnculo"/>
            <w:noProof/>
          </w:rPr>
          <w:t>5.5. Interfaz de usuario</w:t>
        </w:r>
        <w:r>
          <w:rPr>
            <w:noProof/>
            <w:webHidden/>
          </w:rPr>
          <w:tab/>
        </w:r>
        <w:r>
          <w:rPr>
            <w:noProof/>
            <w:webHidden/>
          </w:rPr>
          <w:fldChar w:fldCharType="begin"/>
        </w:r>
        <w:r>
          <w:rPr>
            <w:noProof/>
            <w:webHidden/>
          </w:rPr>
          <w:instrText xml:space="preserve"> PAGEREF _Toc40385633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1FB8AC74" w14:textId="040D4E1D" w:rsidR="0033665D" w:rsidRDefault="0033665D">
      <w:pPr>
        <w:pStyle w:val="TDC2"/>
        <w:rPr>
          <w:rFonts w:asciiTheme="minorHAnsi" w:eastAsiaTheme="minorEastAsia" w:hAnsiTheme="minorHAnsi" w:cstheme="minorBidi"/>
          <w:noProof/>
          <w:kern w:val="0"/>
          <w:sz w:val="22"/>
          <w:szCs w:val="22"/>
          <w:lang w:eastAsia="es-ES" w:bidi="ar-SA"/>
        </w:rPr>
      </w:pPr>
      <w:hyperlink w:anchor="_Toc40385634" w:history="1">
        <w:r w:rsidRPr="0099505F">
          <w:rPr>
            <w:rStyle w:val="Hipervnculo"/>
            <w:noProof/>
          </w:rPr>
          <w:t>5.6. Simulador para testear el algoritmo</w:t>
        </w:r>
        <w:r>
          <w:rPr>
            <w:noProof/>
            <w:webHidden/>
          </w:rPr>
          <w:tab/>
        </w:r>
        <w:r>
          <w:rPr>
            <w:noProof/>
            <w:webHidden/>
          </w:rPr>
          <w:fldChar w:fldCharType="begin"/>
        </w:r>
        <w:r>
          <w:rPr>
            <w:noProof/>
            <w:webHidden/>
          </w:rPr>
          <w:instrText xml:space="preserve"> PAGEREF _Toc40385634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0ABCA8FF" w14:textId="109F6AD2"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5" w:history="1">
        <w:r w:rsidRPr="0099505F">
          <w:rPr>
            <w:rStyle w:val="Hipervnculo"/>
            <w:noProof/>
          </w:rPr>
          <w:t>5.6.1. Mecanismo para detección de colisiones</w:t>
        </w:r>
        <w:r>
          <w:rPr>
            <w:noProof/>
            <w:webHidden/>
          </w:rPr>
          <w:tab/>
        </w:r>
        <w:r>
          <w:rPr>
            <w:noProof/>
            <w:webHidden/>
          </w:rPr>
          <w:fldChar w:fldCharType="begin"/>
        </w:r>
        <w:r>
          <w:rPr>
            <w:noProof/>
            <w:webHidden/>
          </w:rPr>
          <w:instrText xml:space="preserve"> PAGEREF _Toc40385635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02AC03BA" w14:textId="4E1F61F1"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6" w:history="1">
        <w:r w:rsidRPr="0099505F">
          <w:rPr>
            <w:rStyle w:val="Hipervnculo"/>
            <w:noProof/>
          </w:rPr>
          <w:t>5.6.2. Mecanismo para evitación de colisiones</w:t>
        </w:r>
        <w:r>
          <w:rPr>
            <w:noProof/>
            <w:webHidden/>
          </w:rPr>
          <w:tab/>
        </w:r>
        <w:r>
          <w:rPr>
            <w:noProof/>
            <w:webHidden/>
          </w:rPr>
          <w:fldChar w:fldCharType="begin"/>
        </w:r>
        <w:r>
          <w:rPr>
            <w:noProof/>
            <w:webHidden/>
          </w:rPr>
          <w:instrText xml:space="preserve"> PAGEREF _Toc40385636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1C1795D1" w14:textId="4A1DE23E"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7" w:history="1">
        <w:r w:rsidRPr="0099505F">
          <w:rPr>
            <w:rStyle w:val="Hipervnculo"/>
            <w:noProof/>
          </w:rPr>
          <w:t>5.6.2.1 Entradas</w:t>
        </w:r>
        <w:r>
          <w:rPr>
            <w:noProof/>
            <w:webHidden/>
          </w:rPr>
          <w:tab/>
        </w:r>
        <w:r>
          <w:rPr>
            <w:noProof/>
            <w:webHidden/>
          </w:rPr>
          <w:fldChar w:fldCharType="begin"/>
        </w:r>
        <w:r>
          <w:rPr>
            <w:noProof/>
            <w:webHidden/>
          </w:rPr>
          <w:instrText xml:space="preserve"> PAGEREF _Toc40385637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4FDB42F3" w14:textId="376082AE"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8" w:history="1">
        <w:r w:rsidRPr="0099505F">
          <w:rPr>
            <w:rStyle w:val="Hipervnculo"/>
            <w:noProof/>
          </w:rPr>
          <w:t>5.6.2.2 Velocidad válida</w:t>
        </w:r>
        <w:r>
          <w:rPr>
            <w:noProof/>
            <w:webHidden/>
          </w:rPr>
          <w:tab/>
        </w:r>
        <w:r>
          <w:rPr>
            <w:noProof/>
            <w:webHidden/>
          </w:rPr>
          <w:fldChar w:fldCharType="begin"/>
        </w:r>
        <w:r>
          <w:rPr>
            <w:noProof/>
            <w:webHidden/>
          </w:rPr>
          <w:instrText xml:space="preserve"> PAGEREF _Toc40385638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29A454D2" w14:textId="1B927ED7"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39" w:history="1">
        <w:r w:rsidRPr="0099505F">
          <w:rPr>
            <w:rStyle w:val="Hipervnculo"/>
            <w:noProof/>
          </w:rPr>
          <w:t>5.6.2.3 Obstáculo de velocidad</w:t>
        </w:r>
        <w:r>
          <w:rPr>
            <w:noProof/>
            <w:webHidden/>
          </w:rPr>
          <w:tab/>
        </w:r>
        <w:r>
          <w:rPr>
            <w:noProof/>
            <w:webHidden/>
          </w:rPr>
          <w:fldChar w:fldCharType="begin"/>
        </w:r>
        <w:r>
          <w:rPr>
            <w:noProof/>
            <w:webHidden/>
          </w:rPr>
          <w:instrText xml:space="preserve"> PAGEREF _Toc40385639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2056CF63" w14:textId="40D0DBDD" w:rsidR="0033665D" w:rsidRDefault="0033665D">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385640" w:history="1">
        <w:r w:rsidRPr="0099505F">
          <w:rPr>
            <w:rStyle w:val="Hipervnculo"/>
            <w:noProof/>
          </w:rPr>
          <w:t>5.6.2.4 Velocidad óptima</w:t>
        </w:r>
        <w:r>
          <w:rPr>
            <w:noProof/>
            <w:webHidden/>
          </w:rPr>
          <w:tab/>
        </w:r>
        <w:r>
          <w:rPr>
            <w:noProof/>
            <w:webHidden/>
          </w:rPr>
          <w:fldChar w:fldCharType="begin"/>
        </w:r>
        <w:r>
          <w:rPr>
            <w:noProof/>
            <w:webHidden/>
          </w:rPr>
          <w:instrText xml:space="preserve"> PAGEREF _Toc40385640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3D5ECD4D" w14:textId="2E02C55E"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41" w:history="1">
        <w:r w:rsidRPr="0099505F">
          <w:rPr>
            <w:rStyle w:val="Hipervnculo"/>
            <w:noProof/>
          </w:rPr>
          <w:t>CAPÍTULO 6. Experimentos y resultados</w:t>
        </w:r>
        <w:r>
          <w:rPr>
            <w:noProof/>
            <w:webHidden/>
          </w:rPr>
          <w:tab/>
        </w:r>
        <w:r>
          <w:rPr>
            <w:noProof/>
            <w:webHidden/>
          </w:rPr>
          <w:fldChar w:fldCharType="begin"/>
        </w:r>
        <w:r>
          <w:rPr>
            <w:noProof/>
            <w:webHidden/>
          </w:rPr>
          <w:instrText xml:space="preserve"> PAGEREF _Toc40385641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78F6CF9F" w14:textId="051E8F67" w:rsidR="0033665D" w:rsidRDefault="0033665D">
      <w:pPr>
        <w:pStyle w:val="TDC2"/>
        <w:rPr>
          <w:rFonts w:asciiTheme="minorHAnsi" w:eastAsiaTheme="minorEastAsia" w:hAnsiTheme="minorHAnsi" w:cstheme="minorBidi"/>
          <w:noProof/>
          <w:kern w:val="0"/>
          <w:sz w:val="22"/>
          <w:szCs w:val="22"/>
          <w:lang w:eastAsia="es-ES" w:bidi="ar-SA"/>
        </w:rPr>
      </w:pPr>
      <w:hyperlink w:anchor="_Toc40385642" w:history="1">
        <w:r w:rsidRPr="0099505F">
          <w:rPr>
            <w:rStyle w:val="Hipervnculo"/>
            <w:noProof/>
          </w:rPr>
          <w:t>6.1.1. Simulaciones algoritmo</w:t>
        </w:r>
        <w:r>
          <w:rPr>
            <w:noProof/>
            <w:webHidden/>
          </w:rPr>
          <w:tab/>
        </w:r>
        <w:r>
          <w:rPr>
            <w:noProof/>
            <w:webHidden/>
          </w:rPr>
          <w:fldChar w:fldCharType="begin"/>
        </w:r>
        <w:r>
          <w:rPr>
            <w:noProof/>
            <w:webHidden/>
          </w:rPr>
          <w:instrText xml:space="preserve"> PAGEREF _Toc40385642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2F87FFFF" w14:textId="6ED49C3E" w:rsidR="0033665D" w:rsidRDefault="0033665D">
      <w:pPr>
        <w:pStyle w:val="TDC2"/>
        <w:rPr>
          <w:rFonts w:asciiTheme="minorHAnsi" w:eastAsiaTheme="minorEastAsia" w:hAnsiTheme="minorHAnsi" w:cstheme="minorBidi"/>
          <w:noProof/>
          <w:kern w:val="0"/>
          <w:sz w:val="22"/>
          <w:szCs w:val="22"/>
          <w:lang w:eastAsia="es-ES" w:bidi="ar-SA"/>
        </w:rPr>
      </w:pPr>
      <w:hyperlink w:anchor="_Toc40385643" w:history="1">
        <w:r w:rsidRPr="0099505F">
          <w:rPr>
            <w:rStyle w:val="Hipervnculo"/>
            <w:noProof/>
          </w:rPr>
          <w:t>6.1.2. Otra sección</w:t>
        </w:r>
        <w:r>
          <w:rPr>
            <w:noProof/>
            <w:webHidden/>
          </w:rPr>
          <w:tab/>
        </w:r>
        <w:r>
          <w:rPr>
            <w:noProof/>
            <w:webHidden/>
          </w:rPr>
          <w:fldChar w:fldCharType="begin"/>
        </w:r>
        <w:r>
          <w:rPr>
            <w:noProof/>
            <w:webHidden/>
          </w:rPr>
          <w:instrText xml:space="preserve"> PAGEREF _Toc40385643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0F74AF95" w14:textId="5DB4A0A9"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44" w:history="1">
        <w:r w:rsidRPr="0099505F">
          <w:rPr>
            <w:rStyle w:val="Hipervnculo"/>
            <w:noProof/>
          </w:rPr>
          <w:t>CAPÍTULO 7. Conclusiones y propuestas</w:t>
        </w:r>
        <w:r>
          <w:rPr>
            <w:noProof/>
            <w:webHidden/>
          </w:rPr>
          <w:tab/>
        </w:r>
        <w:r>
          <w:rPr>
            <w:noProof/>
            <w:webHidden/>
          </w:rPr>
          <w:fldChar w:fldCharType="begin"/>
        </w:r>
        <w:r>
          <w:rPr>
            <w:noProof/>
            <w:webHidden/>
          </w:rPr>
          <w:instrText xml:space="preserve"> PAGEREF _Toc40385644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0A80A7B8" w14:textId="765EBA3D" w:rsidR="0033665D" w:rsidRDefault="0033665D">
      <w:pPr>
        <w:pStyle w:val="TDC2"/>
        <w:rPr>
          <w:rFonts w:asciiTheme="minorHAnsi" w:eastAsiaTheme="minorEastAsia" w:hAnsiTheme="minorHAnsi" w:cstheme="minorBidi"/>
          <w:noProof/>
          <w:kern w:val="0"/>
          <w:sz w:val="22"/>
          <w:szCs w:val="22"/>
          <w:lang w:eastAsia="es-ES" w:bidi="ar-SA"/>
        </w:rPr>
      </w:pPr>
      <w:hyperlink w:anchor="_Toc40385645" w:history="1">
        <w:r w:rsidRPr="0099505F">
          <w:rPr>
            <w:rStyle w:val="Hipervnculo"/>
            <w:noProof/>
          </w:rPr>
          <w:t>7.1.1. Conclusiones</w:t>
        </w:r>
        <w:r>
          <w:rPr>
            <w:noProof/>
            <w:webHidden/>
          </w:rPr>
          <w:tab/>
        </w:r>
        <w:r>
          <w:rPr>
            <w:noProof/>
            <w:webHidden/>
          </w:rPr>
          <w:fldChar w:fldCharType="begin"/>
        </w:r>
        <w:r>
          <w:rPr>
            <w:noProof/>
            <w:webHidden/>
          </w:rPr>
          <w:instrText xml:space="preserve"> PAGEREF _Toc40385645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04AF075A" w14:textId="53C1CA6F" w:rsidR="0033665D" w:rsidRDefault="0033665D">
      <w:pPr>
        <w:pStyle w:val="TDC2"/>
        <w:rPr>
          <w:rFonts w:asciiTheme="minorHAnsi" w:eastAsiaTheme="minorEastAsia" w:hAnsiTheme="minorHAnsi" w:cstheme="minorBidi"/>
          <w:noProof/>
          <w:kern w:val="0"/>
          <w:sz w:val="22"/>
          <w:szCs w:val="22"/>
          <w:lang w:eastAsia="es-ES" w:bidi="ar-SA"/>
        </w:rPr>
      </w:pPr>
      <w:hyperlink w:anchor="_Toc40385646" w:history="1">
        <w:r w:rsidRPr="0099505F">
          <w:rPr>
            <w:rStyle w:val="Hipervnculo"/>
            <w:noProof/>
          </w:rPr>
          <w:t>7.1.2. Trabajo futuro</w:t>
        </w:r>
        <w:r>
          <w:rPr>
            <w:noProof/>
            <w:webHidden/>
          </w:rPr>
          <w:tab/>
        </w:r>
        <w:r>
          <w:rPr>
            <w:noProof/>
            <w:webHidden/>
          </w:rPr>
          <w:fldChar w:fldCharType="begin"/>
        </w:r>
        <w:r>
          <w:rPr>
            <w:noProof/>
            <w:webHidden/>
          </w:rPr>
          <w:instrText xml:space="preserve"> PAGEREF _Toc40385646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49B9C270" w14:textId="6FFEFA70"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47" w:history="1">
        <w:r w:rsidRPr="0099505F">
          <w:rPr>
            <w:rStyle w:val="Hipervnculo"/>
            <w:noProof/>
          </w:rPr>
          <w:t>Bibliografía</w:t>
        </w:r>
        <w:r>
          <w:rPr>
            <w:noProof/>
            <w:webHidden/>
          </w:rPr>
          <w:tab/>
        </w:r>
        <w:r>
          <w:rPr>
            <w:noProof/>
            <w:webHidden/>
          </w:rPr>
          <w:fldChar w:fldCharType="begin"/>
        </w:r>
        <w:r>
          <w:rPr>
            <w:noProof/>
            <w:webHidden/>
          </w:rPr>
          <w:instrText xml:space="preserve"> PAGEREF _Toc40385647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76652C1C" w14:textId="36939718" w:rsidR="0033665D" w:rsidRDefault="0033665D">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385648" w:history="1">
        <w:r w:rsidRPr="0099505F">
          <w:rPr>
            <w:rStyle w:val="Hipervnculo"/>
            <w:noProof/>
          </w:rPr>
          <w:t>Anexos</w:t>
        </w:r>
        <w:r>
          <w:rPr>
            <w:noProof/>
            <w:webHidden/>
          </w:rPr>
          <w:tab/>
        </w:r>
        <w:r>
          <w:rPr>
            <w:noProof/>
            <w:webHidden/>
          </w:rPr>
          <w:fldChar w:fldCharType="begin"/>
        </w:r>
        <w:r>
          <w:rPr>
            <w:noProof/>
            <w:webHidden/>
          </w:rPr>
          <w:instrText xml:space="preserve"> PAGEREF _Toc40385648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225A1DD1" w14:textId="363BDCAA" w:rsidR="0033665D" w:rsidRDefault="0033665D">
      <w:pPr>
        <w:pStyle w:val="TDC2"/>
        <w:rPr>
          <w:rFonts w:asciiTheme="minorHAnsi" w:eastAsiaTheme="minorEastAsia" w:hAnsiTheme="minorHAnsi" w:cstheme="minorBidi"/>
          <w:noProof/>
          <w:kern w:val="0"/>
          <w:sz w:val="22"/>
          <w:szCs w:val="22"/>
          <w:lang w:eastAsia="es-ES" w:bidi="ar-SA"/>
        </w:rPr>
      </w:pPr>
      <w:hyperlink w:anchor="_Toc40385649" w:history="1">
        <w:r w:rsidRPr="0099505F">
          <w:rPr>
            <w:rStyle w:val="Hipervnculo"/>
            <w:noProof/>
          </w:rPr>
          <w:t>A.1.1. Ejemplo de uso de la herramienta</w:t>
        </w:r>
        <w:r>
          <w:rPr>
            <w:noProof/>
            <w:webHidden/>
          </w:rPr>
          <w:tab/>
        </w:r>
        <w:r>
          <w:rPr>
            <w:noProof/>
            <w:webHidden/>
          </w:rPr>
          <w:fldChar w:fldCharType="begin"/>
        </w:r>
        <w:r>
          <w:rPr>
            <w:noProof/>
            <w:webHidden/>
          </w:rPr>
          <w:instrText xml:space="preserve"> PAGEREF _Toc40385649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7636A746" w14:textId="3F042B52" w:rsidR="0033665D" w:rsidRDefault="0033665D">
      <w:pPr>
        <w:pStyle w:val="TDC2"/>
        <w:rPr>
          <w:rFonts w:asciiTheme="minorHAnsi" w:eastAsiaTheme="minorEastAsia" w:hAnsiTheme="minorHAnsi" w:cstheme="minorBidi"/>
          <w:noProof/>
          <w:kern w:val="0"/>
          <w:sz w:val="22"/>
          <w:szCs w:val="22"/>
          <w:lang w:eastAsia="es-ES" w:bidi="ar-SA"/>
        </w:rPr>
      </w:pPr>
      <w:hyperlink w:anchor="_Toc40385650" w:history="1">
        <w:r w:rsidRPr="0099505F">
          <w:rPr>
            <w:rStyle w:val="Hipervnculo"/>
            <w:noProof/>
          </w:rPr>
          <w:t>A.1.2. Manual de usuario</w:t>
        </w:r>
        <w:r>
          <w:rPr>
            <w:noProof/>
            <w:webHidden/>
          </w:rPr>
          <w:tab/>
        </w:r>
        <w:r>
          <w:rPr>
            <w:noProof/>
            <w:webHidden/>
          </w:rPr>
          <w:fldChar w:fldCharType="begin"/>
        </w:r>
        <w:r>
          <w:rPr>
            <w:noProof/>
            <w:webHidden/>
          </w:rPr>
          <w:instrText xml:space="preserve"> PAGEREF _Toc40385650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64C59846" w14:textId="29BC2C28" w:rsidR="0022663B" w:rsidRDefault="00AF608C" w:rsidP="0074678B">
      <w:pPr>
        <w:pStyle w:val="titulo40"/>
        <w:rPr>
          <w:rFonts w:hint="eastAsia"/>
        </w:rPr>
      </w:pPr>
      <w:r>
        <w:rPr>
          <w:rFonts w:hint="eastAsia"/>
        </w:rPr>
        <w:fldChar w:fldCharType="end"/>
      </w:r>
    </w:p>
    <w:p w14:paraId="007BAEF8" w14:textId="286278EB" w:rsidR="00222BE9" w:rsidRDefault="00E06C03">
      <w:pPr>
        <w:pStyle w:val="IllustrationIndexHeading"/>
        <w:rPr>
          <w:rFonts w:hint="eastAsia"/>
        </w:rPr>
      </w:pPr>
      <w:r>
        <w:t>Índice de Figuras</w:t>
      </w:r>
    </w:p>
    <w:p w14:paraId="6F18F6DB" w14:textId="03E14A81" w:rsidR="00DF0E0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0382624" w:history="1">
        <w:r w:rsidR="00DF0E02" w:rsidRPr="00EA1866">
          <w:rPr>
            <w:rStyle w:val="Hipervnculo"/>
            <w:noProof/>
          </w:rPr>
          <w:t>Figura 1. UAV</w:t>
        </w:r>
        <w:r w:rsidR="00DF0E02">
          <w:rPr>
            <w:noProof/>
            <w:webHidden/>
          </w:rPr>
          <w:tab/>
        </w:r>
        <w:r w:rsidR="00DF0E02">
          <w:rPr>
            <w:noProof/>
            <w:webHidden/>
          </w:rPr>
          <w:fldChar w:fldCharType="begin"/>
        </w:r>
        <w:r w:rsidR="00DF0E02">
          <w:rPr>
            <w:noProof/>
            <w:webHidden/>
          </w:rPr>
          <w:instrText xml:space="preserve"> PAGEREF _Toc40382624 \h </w:instrText>
        </w:r>
        <w:r w:rsidR="00DF0E02">
          <w:rPr>
            <w:noProof/>
            <w:webHidden/>
          </w:rPr>
        </w:r>
        <w:r w:rsidR="00DF0E02">
          <w:rPr>
            <w:rFonts w:hint="eastAsia"/>
            <w:noProof/>
            <w:webHidden/>
          </w:rPr>
          <w:fldChar w:fldCharType="separate"/>
        </w:r>
        <w:r w:rsidR="00DF0E02">
          <w:rPr>
            <w:rFonts w:hint="eastAsia"/>
            <w:noProof/>
            <w:webHidden/>
          </w:rPr>
          <w:t>1</w:t>
        </w:r>
        <w:r w:rsidR="00DF0E02">
          <w:rPr>
            <w:noProof/>
            <w:webHidden/>
          </w:rPr>
          <w:fldChar w:fldCharType="end"/>
        </w:r>
      </w:hyperlink>
    </w:p>
    <w:p w14:paraId="2BC30F52" w14:textId="0CF0D28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5" w:history="1">
        <w:r w:rsidRPr="00EA1866">
          <w:rPr>
            <w:rStyle w:val="Hipervnculo"/>
            <w:noProof/>
          </w:rPr>
          <w:t>Figura 2. UAV de mensajería en DHL</w:t>
        </w:r>
        <w:r>
          <w:rPr>
            <w:noProof/>
            <w:webHidden/>
          </w:rPr>
          <w:tab/>
        </w:r>
        <w:r>
          <w:rPr>
            <w:noProof/>
            <w:webHidden/>
          </w:rPr>
          <w:fldChar w:fldCharType="begin"/>
        </w:r>
        <w:r>
          <w:rPr>
            <w:noProof/>
            <w:webHidden/>
          </w:rPr>
          <w:instrText xml:space="preserve"> PAGEREF _Toc40382625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752F75A8" w14:textId="08B33A97"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6" w:history="1">
        <w:r w:rsidRPr="00EA1866">
          <w:rPr>
            <w:rStyle w:val="Hipervnculo"/>
            <w:noProof/>
          </w:rPr>
          <w:t>Figura 3. Globo aerostático de 1849</w:t>
        </w:r>
        <w:r>
          <w:rPr>
            <w:noProof/>
            <w:webHidden/>
          </w:rPr>
          <w:tab/>
        </w:r>
        <w:r>
          <w:rPr>
            <w:noProof/>
            <w:webHidden/>
          </w:rPr>
          <w:fldChar w:fldCharType="begin"/>
        </w:r>
        <w:r>
          <w:rPr>
            <w:noProof/>
            <w:webHidden/>
          </w:rPr>
          <w:instrText xml:space="preserve"> PAGEREF _Toc40382626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38C1A910" w14:textId="39408BF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7" w:history="1">
        <w:r w:rsidRPr="00EA1866">
          <w:rPr>
            <w:rStyle w:val="Hipervnculo"/>
            <w:noProof/>
          </w:rPr>
          <w:t>Figura 4. Sense and Avoid</w:t>
        </w:r>
        <w:r>
          <w:rPr>
            <w:noProof/>
            <w:webHidden/>
          </w:rPr>
          <w:tab/>
        </w:r>
        <w:r>
          <w:rPr>
            <w:noProof/>
            <w:webHidden/>
          </w:rPr>
          <w:fldChar w:fldCharType="begin"/>
        </w:r>
        <w:r>
          <w:rPr>
            <w:noProof/>
            <w:webHidden/>
          </w:rPr>
          <w:instrText xml:space="preserve"> PAGEREF _Toc40382627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787FAE8A" w14:textId="7C28E36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8" w:history="1">
        <w:r w:rsidRPr="00EA1866">
          <w:rPr>
            <w:rStyle w:val="Hipervnculo"/>
            <w:noProof/>
          </w:rPr>
          <w:t>Figura 5. Esquema de APF</w:t>
        </w:r>
        <w:r>
          <w:rPr>
            <w:noProof/>
            <w:webHidden/>
          </w:rPr>
          <w:tab/>
        </w:r>
        <w:r>
          <w:rPr>
            <w:noProof/>
            <w:webHidden/>
          </w:rPr>
          <w:fldChar w:fldCharType="begin"/>
        </w:r>
        <w:r>
          <w:rPr>
            <w:noProof/>
            <w:webHidden/>
          </w:rPr>
          <w:instrText xml:space="preserve"> PAGEREF _Toc40382628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5557DB45" w14:textId="171B6E4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9" w:history="1">
        <w:r w:rsidRPr="00EA1866">
          <w:rPr>
            <w:rStyle w:val="Hipervnculo"/>
            <w:noProof/>
          </w:rPr>
          <w:t>Figura 6. Ejemplo PSO con dos mínimos diferentes [7]</w:t>
        </w:r>
        <w:r>
          <w:rPr>
            <w:noProof/>
            <w:webHidden/>
          </w:rPr>
          <w:tab/>
        </w:r>
        <w:r>
          <w:rPr>
            <w:noProof/>
            <w:webHidden/>
          </w:rPr>
          <w:fldChar w:fldCharType="begin"/>
        </w:r>
        <w:r>
          <w:rPr>
            <w:noProof/>
            <w:webHidden/>
          </w:rPr>
          <w:instrText xml:space="preserve"> PAGEREF _Toc40382629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2683B8B7" w14:textId="6DDE399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0" w:history="1">
        <w:r w:rsidRPr="00EA1866">
          <w:rPr>
            <w:rStyle w:val="Hipervnculo"/>
            <w:noProof/>
          </w:rPr>
          <w:t>Figura 7. Cono de colisión</w:t>
        </w:r>
        <w:r>
          <w:rPr>
            <w:noProof/>
            <w:webHidden/>
          </w:rPr>
          <w:tab/>
        </w:r>
        <w:r>
          <w:rPr>
            <w:noProof/>
            <w:webHidden/>
          </w:rPr>
          <w:fldChar w:fldCharType="begin"/>
        </w:r>
        <w:r>
          <w:rPr>
            <w:noProof/>
            <w:webHidden/>
          </w:rPr>
          <w:instrText xml:space="preserve"> PAGEREF _Toc40382630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2652055F" w14:textId="590121F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1" w:history="1">
        <w:r w:rsidRPr="00EA1866">
          <w:rPr>
            <w:rStyle w:val="Hipervnculo"/>
            <w:noProof/>
          </w:rPr>
          <w:t>Figura 8. Dos agentes virtuales (izquierda), el obstáculo de velocidad truncado VO (centro) y semiplanos libres de colisiones (derecha).</w:t>
        </w:r>
        <w:r>
          <w:rPr>
            <w:noProof/>
            <w:webHidden/>
          </w:rPr>
          <w:tab/>
        </w:r>
        <w:r>
          <w:rPr>
            <w:noProof/>
            <w:webHidden/>
          </w:rPr>
          <w:fldChar w:fldCharType="begin"/>
        </w:r>
        <w:r>
          <w:rPr>
            <w:noProof/>
            <w:webHidden/>
          </w:rPr>
          <w:instrText xml:space="preserve"> PAGEREF _Toc40382631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33A4CC87" w14:textId="0DDD818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2" w:history="1">
        <w:r w:rsidRPr="00EA1866">
          <w:rPr>
            <w:rStyle w:val="Hipervnculo"/>
            <w:noProof/>
          </w:rPr>
          <w:t>Figura 9. MATLAB logo</w:t>
        </w:r>
        <w:r>
          <w:rPr>
            <w:noProof/>
            <w:webHidden/>
          </w:rPr>
          <w:tab/>
        </w:r>
        <w:r>
          <w:rPr>
            <w:noProof/>
            <w:webHidden/>
          </w:rPr>
          <w:fldChar w:fldCharType="begin"/>
        </w:r>
        <w:r>
          <w:rPr>
            <w:noProof/>
            <w:webHidden/>
          </w:rPr>
          <w:instrText xml:space="preserve"> PAGEREF _Toc40382632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544727AA" w14:textId="0DA8BF1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3" w:history="1">
        <w:r w:rsidRPr="00EA1866">
          <w:rPr>
            <w:rStyle w:val="Hipervnculo"/>
            <w:noProof/>
          </w:rPr>
          <w:t>Figura 10. Simulink &amp; MATLAB logo</w:t>
        </w:r>
        <w:r>
          <w:rPr>
            <w:noProof/>
            <w:webHidden/>
          </w:rPr>
          <w:tab/>
        </w:r>
        <w:r>
          <w:rPr>
            <w:noProof/>
            <w:webHidden/>
          </w:rPr>
          <w:fldChar w:fldCharType="begin"/>
        </w:r>
        <w:r>
          <w:rPr>
            <w:noProof/>
            <w:webHidden/>
          </w:rPr>
          <w:instrText xml:space="preserve"> PAGEREF _Toc40382633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48C98FAE" w14:textId="37BF0AD4"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4" w:history="1">
        <w:r w:rsidRPr="00EA1866">
          <w:rPr>
            <w:rStyle w:val="Hipervnculo"/>
            <w:noProof/>
          </w:rPr>
          <w:t>Figura 11. GitHub logo</w:t>
        </w:r>
        <w:r>
          <w:rPr>
            <w:noProof/>
            <w:webHidden/>
          </w:rPr>
          <w:tab/>
        </w:r>
        <w:r>
          <w:rPr>
            <w:noProof/>
            <w:webHidden/>
          </w:rPr>
          <w:fldChar w:fldCharType="begin"/>
        </w:r>
        <w:r>
          <w:rPr>
            <w:noProof/>
            <w:webHidden/>
          </w:rPr>
          <w:instrText xml:space="preserve"> PAGEREF _Toc40382634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7799E7C4" w14:textId="68E49355"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5" w:history="1">
        <w:r w:rsidRPr="00EA1866">
          <w:rPr>
            <w:rStyle w:val="Hipervnculo"/>
            <w:noProof/>
          </w:rPr>
          <w:t>Figura 12. Mendeley logo</w:t>
        </w:r>
        <w:r>
          <w:rPr>
            <w:noProof/>
            <w:webHidden/>
          </w:rPr>
          <w:tab/>
        </w:r>
        <w:r>
          <w:rPr>
            <w:noProof/>
            <w:webHidden/>
          </w:rPr>
          <w:fldChar w:fldCharType="begin"/>
        </w:r>
        <w:r>
          <w:rPr>
            <w:noProof/>
            <w:webHidden/>
          </w:rPr>
          <w:instrText xml:space="preserve"> PAGEREF _Toc40382635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65D3712" w14:textId="030705F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6" w:history="1">
        <w:r w:rsidRPr="00EA1866">
          <w:rPr>
            <w:rStyle w:val="Hipervnculo"/>
            <w:noProof/>
          </w:rPr>
          <w:t>Figura 13. Elemento UAV en el simulador</w:t>
        </w:r>
        <w:r>
          <w:rPr>
            <w:noProof/>
            <w:webHidden/>
          </w:rPr>
          <w:tab/>
        </w:r>
        <w:r>
          <w:rPr>
            <w:noProof/>
            <w:webHidden/>
          </w:rPr>
          <w:fldChar w:fldCharType="begin"/>
        </w:r>
        <w:r>
          <w:rPr>
            <w:noProof/>
            <w:webHidden/>
          </w:rPr>
          <w:instrText xml:space="preserve"> PAGEREF _Toc40382636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2116AAE5" w14:textId="7C5B135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7" w:history="1">
        <w:r w:rsidRPr="00EA1866">
          <w:rPr>
            <w:rStyle w:val="Hipervnculo"/>
            <w:noProof/>
          </w:rPr>
          <w:t>Figura 14. Elemento ATC en el simulador</w:t>
        </w:r>
        <w:r>
          <w:rPr>
            <w:noProof/>
            <w:webHidden/>
          </w:rPr>
          <w:tab/>
        </w:r>
        <w:r>
          <w:rPr>
            <w:noProof/>
            <w:webHidden/>
          </w:rPr>
          <w:fldChar w:fldCharType="begin"/>
        </w:r>
        <w:r>
          <w:rPr>
            <w:noProof/>
            <w:webHidden/>
          </w:rPr>
          <w:instrText xml:space="preserve"> PAGEREF _Toc40382637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7DA6E89B" w14:textId="5C0AF3EC"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8" w:history="1">
        <w:r w:rsidRPr="00EA1866">
          <w:rPr>
            <w:rStyle w:val="Hipervnculo"/>
            <w:noProof/>
          </w:rPr>
          <w:t>Figura 15. Subsistema UAV en Simulink</w:t>
        </w:r>
        <w:r>
          <w:rPr>
            <w:noProof/>
            <w:webHidden/>
          </w:rPr>
          <w:tab/>
        </w:r>
        <w:r>
          <w:rPr>
            <w:noProof/>
            <w:webHidden/>
          </w:rPr>
          <w:fldChar w:fldCharType="begin"/>
        </w:r>
        <w:r>
          <w:rPr>
            <w:noProof/>
            <w:webHidden/>
          </w:rPr>
          <w:instrText xml:space="preserve"> PAGEREF _Toc40382638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07368536" w14:textId="42E9BDFD"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9" w:history="1">
        <w:r w:rsidRPr="00EA1866">
          <w:rPr>
            <w:rStyle w:val="Hipervnculo"/>
            <w:noProof/>
          </w:rPr>
          <w:t>Figura 16. Dynamics en subsistema UAV</w:t>
        </w:r>
        <w:r>
          <w:rPr>
            <w:noProof/>
            <w:webHidden/>
          </w:rPr>
          <w:tab/>
        </w:r>
        <w:r>
          <w:rPr>
            <w:noProof/>
            <w:webHidden/>
          </w:rPr>
          <w:fldChar w:fldCharType="begin"/>
        </w:r>
        <w:r>
          <w:rPr>
            <w:noProof/>
            <w:webHidden/>
          </w:rPr>
          <w:instrText xml:space="preserve"> PAGEREF _Toc40382639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51A128AE" w14:textId="1E684381"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0" w:history="1">
        <w:r w:rsidRPr="00EA1866">
          <w:rPr>
            <w:rStyle w:val="Hipervnculo"/>
            <w:noProof/>
          </w:rPr>
          <w:t>Figura 17. Máquina de estado de UAV</w:t>
        </w:r>
        <w:r>
          <w:rPr>
            <w:noProof/>
            <w:webHidden/>
          </w:rPr>
          <w:tab/>
        </w:r>
        <w:r>
          <w:rPr>
            <w:noProof/>
            <w:webHidden/>
          </w:rPr>
          <w:fldChar w:fldCharType="begin"/>
        </w:r>
        <w:r>
          <w:rPr>
            <w:noProof/>
            <w:webHidden/>
          </w:rPr>
          <w:instrText xml:space="preserve"> PAGEREF _Toc40382640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2EA280AA" w14:textId="6A384F9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1" w:history="1">
        <w:r w:rsidRPr="00EA1866">
          <w:rPr>
            <w:rStyle w:val="Hipervnculo"/>
            <w:noProof/>
          </w:rPr>
          <w:t>Figura 18. Bloque comunicación de UAV</w:t>
        </w:r>
        <w:r>
          <w:rPr>
            <w:noProof/>
            <w:webHidden/>
          </w:rPr>
          <w:tab/>
        </w:r>
        <w:r>
          <w:rPr>
            <w:noProof/>
            <w:webHidden/>
          </w:rPr>
          <w:fldChar w:fldCharType="begin"/>
        </w:r>
        <w:r>
          <w:rPr>
            <w:noProof/>
            <w:webHidden/>
          </w:rPr>
          <w:instrText xml:space="preserve"> PAGEREF _Toc40382641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2B2ED15A" w14:textId="21A8577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2" w:history="1">
        <w:r w:rsidRPr="00EA1866">
          <w:rPr>
            <w:rStyle w:val="Hipervnculo"/>
            <w:noProof/>
          </w:rPr>
          <w:t>Figura 19. Esquema tratamiento de mensajes en UAV</w:t>
        </w:r>
        <w:r>
          <w:rPr>
            <w:noProof/>
            <w:webHidden/>
          </w:rPr>
          <w:tab/>
        </w:r>
        <w:r>
          <w:rPr>
            <w:noProof/>
            <w:webHidden/>
          </w:rPr>
          <w:fldChar w:fldCharType="begin"/>
        </w:r>
        <w:r>
          <w:rPr>
            <w:noProof/>
            <w:webHidden/>
          </w:rPr>
          <w:instrText xml:space="preserve"> PAGEREF _Toc40382642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3E222A22" w14:textId="5D869D2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3" w:history="1">
        <w:r w:rsidRPr="00EA1866">
          <w:rPr>
            <w:rStyle w:val="Hipervnculo"/>
            <w:noProof/>
          </w:rPr>
          <w:t>Figura 20. Radar en subsistema UAV</w:t>
        </w:r>
        <w:r>
          <w:rPr>
            <w:noProof/>
            <w:webHidden/>
          </w:rPr>
          <w:tab/>
        </w:r>
        <w:r>
          <w:rPr>
            <w:noProof/>
            <w:webHidden/>
          </w:rPr>
          <w:fldChar w:fldCharType="begin"/>
        </w:r>
        <w:r>
          <w:rPr>
            <w:noProof/>
            <w:webHidden/>
          </w:rPr>
          <w:instrText xml:space="preserve"> PAGEREF _Toc40382643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3FB73C48" w14:textId="0B674553"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4" w:history="1">
        <w:r w:rsidRPr="00EA1866">
          <w:rPr>
            <w:rStyle w:val="Hipervnculo"/>
            <w:noProof/>
          </w:rPr>
          <w:t>Figura 21. Bloque control de ATC</w:t>
        </w:r>
        <w:r>
          <w:rPr>
            <w:noProof/>
            <w:webHidden/>
          </w:rPr>
          <w:tab/>
        </w:r>
        <w:r>
          <w:rPr>
            <w:noProof/>
            <w:webHidden/>
          </w:rPr>
          <w:fldChar w:fldCharType="begin"/>
        </w:r>
        <w:r>
          <w:rPr>
            <w:noProof/>
            <w:webHidden/>
          </w:rPr>
          <w:instrText xml:space="preserve"> PAGEREF _Toc40382644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73907F81" w14:textId="119B1A1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5" w:history="1">
        <w:r w:rsidRPr="00EA1866">
          <w:rPr>
            <w:rStyle w:val="Hipervnculo"/>
            <w:noProof/>
          </w:rPr>
          <w:t>Figura 22. Esquema tratamiento de mensajes ATC</w:t>
        </w:r>
        <w:r>
          <w:rPr>
            <w:noProof/>
            <w:webHidden/>
          </w:rPr>
          <w:tab/>
        </w:r>
        <w:r>
          <w:rPr>
            <w:noProof/>
            <w:webHidden/>
          </w:rPr>
          <w:fldChar w:fldCharType="begin"/>
        </w:r>
        <w:r>
          <w:rPr>
            <w:noProof/>
            <w:webHidden/>
          </w:rPr>
          <w:instrText xml:space="preserve"> PAGEREF _Toc40382645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0978608B" w14:textId="6C7E5FF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6" w:history="1">
        <w:r w:rsidRPr="00EA1866">
          <w:rPr>
            <w:rStyle w:val="Hipervnculo"/>
            <w:noProof/>
          </w:rPr>
          <w:t>Figura 23. Interfaz de usuario del simulador</w:t>
        </w:r>
        <w:r>
          <w:rPr>
            <w:noProof/>
            <w:webHidden/>
          </w:rPr>
          <w:tab/>
        </w:r>
        <w:r>
          <w:rPr>
            <w:noProof/>
            <w:webHidden/>
          </w:rPr>
          <w:fldChar w:fldCharType="begin"/>
        </w:r>
        <w:r>
          <w:rPr>
            <w:noProof/>
            <w:webHidden/>
          </w:rPr>
          <w:instrText xml:space="preserve"> PAGEREF _Toc40382646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6A1C5E87" w14:textId="38EDE6BB"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7" w:history="1">
        <w:r w:rsidRPr="00EA1866">
          <w:rPr>
            <w:rStyle w:val="Hipervnculo"/>
            <w:noProof/>
          </w:rPr>
          <w:t>Figura 24. Mecanismo para detectar colisiones</w:t>
        </w:r>
        <w:r>
          <w:rPr>
            <w:noProof/>
            <w:webHidden/>
          </w:rPr>
          <w:tab/>
        </w:r>
        <w:r>
          <w:rPr>
            <w:noProof/>
            <w:webHidden/>
          </w:rPr>
          <w:fldChar w:fldCharType="begin"/>
        </w:r>
        <w:r>
          <w:rPr>
            <w:noProof/>
            <w:webHidden/>
          </w:rPr>
          <w:instrText xml:space="preserve"> PAGEREF _Toc40382647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5D635D6C" w14:textId="1738C7FD"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8" w:history="1">
        <w:r w:rsidRPr="00EA1866">
          <w:rPr>
            <w:rStyle w:val="Hipervnculo"/>
            <w:noProof/>
          </w:rPr>
          <w:t>Figura 25. Pseudocódigo del algoritmo</w:t>
        </w:r>
        <w:r>
          <w:rPr>
            <w:noProof/>
            <w:webHidden/>
          </w:rPr>
          <w:tab/>
        </w:r>
        <w:r>
          <w:rPr>
            <w:noProof/>
            <w:webHidden/>
          </w:rPr>
          <w:fldChar w:fldCharType="begin"/>
        </w:r>
        <w:r>
          <w:rPr>
            <w:noProof/>
            <w:webHidden/>
          </w:rPr>
          <w:instrText xml:space="preserve"> PAGEREF _Toc40382648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4803E627" w14:textId="6293D57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9" w:history="1">
        <w:r w:rsidRPr="00EA1866">
          <w:rPr>
            <w:rStyle w:val="Hipervnculo"/>
            <w:noProof/>
          </w:rPr>
          <w:t>Figura 26. Velocidad válida inicial en simulador</w:t>
        </w:r>
        <w:r>
          <w:rPr>
            <w:noProof/>
            <w:webHidden/>
          </w:rPr>
          <w:tab/>
        </w:r>
        <w:r>
          <w:rPr>
            <w:noProof/>
            <w:webHidden/>
          </w:rPr>
          <w:fldChar w:fldCharType="begin"/>
        </w:r>
        <w:r>
          <w:rPr>
            <w:noProof/>
            <w:webHidden/>
          </w:rPr>
          <w:instrText xml:space="preserve"> PAGEREF _Toc40382649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58A151EA" w14:textId="30B9F35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0" w:history="1">
        <w:r w:rsidRPr="00EA1866">
          <w:rPr>
            <w:rStyle w:val="Hipervnculo"/>
            <w:noProof/>
          </w:rPr>
          <w:t>Figura 27. Velocidad válida truncada</w:t>
        </w:r>
        <w:r>
          <w:rPr>
            <w:noProof/>
            <w:webHidden/>
          </w:rPr>
          <w:tab/>
        </w:r>
        <w:r>
          <w:rPr>
            <w:noProof/>
            <w:webHidden/>
          </w:rPr>
          <w:fldChar w:fldCharType="begin"/>
        </w:r>
        <w:r>
          <w:rPr>
            <w:noProof/>
            <w:webHidden/>
          </w:rPr>
          <w:instrText xml:space="preserve"> PAGEREF _Toc40382650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3FD05F7D" w14:textId="3B30CE23"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1" w:history="1">
        <w:r w:rsidRPr="00EA1866">
          <w:rPr>
            <w:rStyle w:val="Hipervnculo"/>
            <w:noProof/>
          </w:rPr>
          <w:t>Figura 28. Obstáculo velocidad en simulador (agente 1 con 3)</w:t>
        </w:r>
        <w:r>
          <w:rPr>
            <w:noProof/>
            <w:webHidden/>
          </w:rPr>
          <w:tab/>
        </w:r>
        <w:r>
          <w:rPr>
            <w:noProof/>
            <w:webHidden/>
          </w:rPr>
          <w:fldChar w:fldCharType="begin"/>
        </w:r>
        <w:r>
          <w:rPr>
            <w:noProof/>
            <w:webHidden/>
          </w:rPr>
          <w:instrText xml:space="preserve"> PAGEREF _Toc40382651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37EC2450" w14:textId="00E4EC9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2" w:history="1">
        <w:r w:rsidRPr="00EA1866">
          <w:rPr>
            <w:rStyle w:val="Hipervnculo"/>
            <w:noProof/>
          </w:rPr>
          <w:t>Figura 29. Semiplano de obstáculo velocidad (agente 1 con 3)</w:t>
        </w:r>
        <w:r>
          <w:rPr>
            <w:noProof/>
            <w:webHidden/>
          </w:rPr>
          <w:tab/>
        </w:r>
        <w:r>
          <w:rPr>
            <w:noProof/>
            <w:webHidden/>
          </w:rPr>
          <w:fldChar w:fldCharType="begin"/>
        </w:r>
        <w:r>
          <w:rPr>
            <w:noProof/>
            <w:webHidden/>
          </w:rPr>
          <w:instrText xml:space="preserve"> PAGEREF _Toc40382652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7939EC19" w14:textId="5329CB9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3" w:history="1">
        <w:r w:rsidRPr="00EA1866">
          <w:rPr>
            <w:rStyle w:val="Hipervnculo"/>
            <w:noProof/>
          </w:rPr>
          <w:t>Figura 30. Ampliación de obstáculo según vector velocidad (agente 1 con 3)</w:t>
        </w:r>
        <w:r>
          <w:rPr>
            <w:noProof/>
            <w:webHidden/>
          </w:rPr>
          <w:tab/>
        </w:r>
        <w:r>
          <w:rPr>
            <w:noProof/>
            <w:webHidden/>
          </w:rPr>
          <w:fldChar w:fldCharType="begin"/>
        </w:r>
        <w:r>
          <w:rPr>
            <w:noProof/>
            <w:webHidden/>
          </w:rPr>
          <w:instrText xml:space="preserve"> PAGEREF _Toc40382653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3E236F85" w14:textId="5A5C844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4" w:history="1">
        <w:r w:rsidRPr="00EA1866">
          <w:rPr>
            <w:rStyle w:val="Hipervnculo"/>
            <w:noProof/>
          </w:rPr>
          <w:t>Figura 31. Cálculo de velocidad óptima</w:t>
        </w:r>
        <w:r>
          <w:rPr>
            <w:noProof/>
            <w:webHidden/>
          </w:rPr>
          <w:tab/>
        </w:r>
        <w:r>
          <w:rPr>
            <w:noProof/>
            <w:webHidden/>
          </w:rPr>
          <w:fldChar w:fldCharType="begin"/>
        </w:r>
        <w:r>
          <w:rPr>
            <w:noProof/>
            <w:webHidden/>
          </w:rPr>
          <w:instrText xml:space="preserve"> PAGEREF _Toc40382654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707A25A5" w14:textId="1DCCC38B"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5" w:history="1">
        <w:r w:rsidRPr="00EA1866">
          <w:rPr>
            <w:rStyle w:val="Hipervnculo"/>
            <w:noProof/>
          </w:rPr>
          <w:t>Figura 32. Ocho puntos de corte posibles</w:t>
        </w:r>
        <w:r>
          <w:rPr>
            <w:noProof/>
            <w:webHidden/>
          </w:rPr>
          <w:tab/>
        </w:r>
        <w:r>
          <w:rPr>
            <w:noProof/>
            <w:webHidden/>
          </w:rPr>
          <w:fldChar w:fldCharType="begin"/>
        </w:r>
        <w:r>
          <w:rPr>
            <w:noProof/>
            <w:webHidden/>
          </w:rPr>
          <w:instrText xml:space="preserve"> PAGEREF _Toc40382655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19030D1A" w14:textId="17601B8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6" w:history="1">
        <w:r w:rsidRPr="00EA1866">
          <w:rPr>
            <w:rStyle w:val="Hipervnculo"/>
            <w:noProof/>
          </w:rPr>
          <w:t>Figura 33. Cuatro puntos en esquinas</w:t>
        </w:r>
        <w:r>
          <w:rPr>
            <w:noProof/>
            <w:webHidden/>
          </w:rPr>
          <w:tab/>
        </w:r>
        <w:r>
          <w:rPr>
            <w:noProof/>
            <w:webHidden/>
          </w:rPr>
          <w:fldChar w:fldCharType="begin"/>
        </w:r>
        <w:r>
          <w:rPr>
            <w:noProof/>
            <w:webHidden/>
          </w:rPr>
          <w:instrText xml:space="preserve"> PAGEREF _Toc40382656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251A5020" w14:textId="1B703BBF"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7" w:history="1">
        <w:r w:rsidRPr="00EA1866">
          <w:rPr>
            <w:rStyle w:val="Hipervnculo"/>
            <w:noProof/>
          </w:rPr>
          <w:t>Figura 34. Elección de velocidad óptima</w:t>
        </w:r>
        <w:r>
          <w:rPr>
            <w:noProof/>
            <w:webHidden/>
          </w:rPr>
          <w:tab/>
        </w:r>
        <w:r>
          <w:rPr>
            <w:noProof/>
            <w:webHidden/>
          </w:rPr>
          <w:fldChar w:fldCharType="begin"/>
        </w:r>
        <w:r>
          <w:rPr>
            <w:noProof/>
            <w:webHidden/>
          </w:rPr>
          <w:instrText xml:space="preserve"> PAGEREF _Toc40382657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4A064007" w14:textId="7D809F8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0385602"/>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0385603"/>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Pues bien, hablando de tecnologías, los protagonistas de este proyecto serán los vehículos aéreos no tripulados (UAV, por sus siglas en inglés, Unmanned aerial vehicle),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0382624"/>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0382625"/>
      <w:r>
        <w:t>UAV de mensajería en DHL</w:t>
      </w:r>
      <w:bookmarkEnd w:id="7"/>
    </w:p>
    <w:p w14:paraId="688D8C45" w14:textId="5922BD2D"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preve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0385604"/>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El desarrollo e implementación de la solución no sería posible sin antes realizar un análisis y estudio de los diferentes algoritmos para la evitación de colisiones en entornos con múltiples UAVs.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tiempor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publicación de un paper</w:t>
      </w:r>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0385605"/>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192B39">
      <w:pPr>
        <w:pStyle w:val="Standard"/>
        <w:numPr>
          <w:ilvl w:val="0"/>
          <w:numId w:val="10"/>
        </w:numPr>
        <w:rPr>
          <w:rFonts w:hint="eastAsia"/>
        </w:rPr>
      </w:pPr>
      <w:r>
        <w:t>Capítulo 1:</w:t>
      </w:r>
    </w:p>
    <w:p w14:paraId="026540A0" w14:textId="249DD5E5" w:rsidR="002A4F88" w:rsidRDefault="002A4F88" w:rsidP="00192B39">
      <w:pPr>
        <w:pStyle w:val="Standard"/>
        <w:numPr>
          <w:ilvl w:val="0"/>
          <w:numId w:val="10"/>
        </w:numPr>
        <w:rPr>
          <w:rFonts w:hint="eastAsia"/>
        </w:rPr>
      </w:pPr>
      <w:r>
        <w:t>Capítulo 2:</w:t>
      </w:r>
    </w:p>
    <w:p w14:paraId="56236C1C" w14:textId="1B470B28" w:rsidR="002A4F88" w:rsidRDefault="002A4F88" w:rsidP="00192B39">
      <w:pPr>
        <w:pStyle w:val="Standard"/>
        <w:numPr>
          <w:ilvl w:val="0"/>
          <w:numId w:val="10"/>
        </w:numPr>
        <w:rPr>
          <w:rFonts w:hint="eastAsia"/>
        </w:rPr>
      </w:pPr>
      <w:r>
        <w:t>Capítulo 3:</w:t>
      </w:r>
    </w:p>
    <w:p w14:paraId="0F83C9E3" w14:textId="2BC7BD19" w:rsidR="002A4F88" w:rsidRDefault="002A4F88" w:rsidP="00192B39">
      <w:pPr>
        <w:pStyle w:val="Standard"/>
        <w:numPr>
          <w:ilvl w:val="0"/>
          <w:numId w:val="10"/>
        </w:numPr>
        <w:rPr>
          <w:rFonts w:hint="eastAsia"/>
        </w:rPr>
      </w:pPr>
      <w:r>
        <w:t>Capítulo 4:</w:t>
      </w:r>
    </w:p>
    <w:p w14:paraId="28AE266D" w14:textId="597EFBCE" w:rsidR="002A4F88" w:rsidRDefault="00EB456A" w:rsidP="00192B39">
      <w:pPr>
        <w:pStyle w:val="Standard"/>
        <w:numPr>
          <w:ilvl w:val="0"/>
          <w:numId w:val="10"/>
        </w:numPr>
        <w:rPr>
          <w:rFonts w:hint="eastAsia"/>
        </w:rPr>
      </w:pPr>
      <w:r>
        <w:t>Capítulo 5:</w:t>
      </w:r>
    </w:p>
    <w:p w14:paraId="778F0040" w14:textId="115C7952" w:rsidR="00EB456A" w:rsidRDefault="00EB456A" w:rsidP="00192B39">
      <w:pPr>
        <w:pStyle w:val="Standard"/>
        <w:numPr>
          <w:ilvl w:val="0"/>
          <w:numId w:val="10"/>
        </w:numPr>
        <w:rPr>
          <w:rFonts w:hint="eastAsia"/>
        </w:rPr>
      </w:pPr>
      <w:r>
        <w:t>Capítulo 6:</w:t>
      </w:r>
    </w:p>
    <w:p w14:paraId="23A6FFAE" w14:textId="5F22799F" w:rsidR="00EB456A" w:rsidRDefault="00EB456A" w:rsidP="00192B39">
      <w:pPr>
        <w:pStyle w:val="Standard"/>
        <w:numPr>
          <w:ilvl w:val="0"/>
          <w:numId w:val="10"/>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0385606"/>
      <w:r>
        <w:t>E</w:t>
      </w:r>
      <w:r w:rsidR="00104E61">
        <w:t>stado del arte</w:t>
      </w:r>
      <w:bookmarkEnd w:id="11"/>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40382626"/>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lastRenderedPageBreak/>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3" w:name="_Toc40385607"/>
      <w:r>
        <w:t>Regulación UAVs</w:t>
      </w:r>
      <w:bookmarkEnd w:id="13"/>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No podrán sobrepasar los 120 metros de altura sobre el suelo, volar de día y en buenas condiciones metereológicas y</w:t>
      </w:r>
      <w:r w:rsidR="00FE07CF">
        <w:t xml:space="preserve">, la más importante, </w:t>
      </w:r>
      <w:r w:rsidR="00AD517A">
        <w:t>deberán incluir un sistema de “</w:t>
      </w:r>
      <w:r w:rsidR="00AD517A">
        <w:rPr>
          <w:i/>
          <w:iCs/>
        </w:rPr>
        <w:t>Sense and Avoid”.</w:t>
      </w:r>
    </w:p>
    <w:p w14:paraId="3AC255EA" w14:textId="77777777" w:rsidR="003A007A" w:rsidRDefault="003A007A" w:rsidP="004755B4">
      <w:pPr>
        <w:pStyle w:val="Standard"/>
        <w:rPr>
          <w:rFonts w:hint="eastAsia"/>
          <w:i/>
          <w:iCs/>
        </w:rPr>
      </w:pPr>
    </w:p>
    <w:p w14:paraId="1E594406" w14:textId="05BEE561" w:rsidR="004755B4" w:rsidRDefault="003A007A" w:rsidP="004755B4">
      <w:pPr>
        <w:pStyle w:val="Standard"/>
        <w:rPr>
          <w:rFonts w:hint="eastAsia"/>
        </w:rPr>
      </w:pPr>
      <w:r>
        <w:t>El sistema Sense and Avoid supone la incorporación de tecnología en los UAV, permitendo la deteción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4" w:name="_Toc40385608"/>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65A9607D"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aquel que se destine a un escenario donde se empleen las tres dimensiones. A continuación, </w:t>
      </w:r>
      <w:r>
        <w:lastRenderedPageBreak/>
        <w:t>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5" w:name="_Toc40385609"/>
      <w:r>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192B39">
      <w:pPr>
        <w:pStyle w:val="Standard"/>
        <w:numPr>
          <w:ilvl w:val="0"/>
          <w:numId w:val="11"/>
        </w:numPr>
        <w:rPr>
          <w:rFonts w:hint="eastAsia"/>
        </w:rPr>
      </w:pPr>
      <w:r>
        <w:t>Los obstáculos se encuentran en movimiento.</w:t>
      </w:r>
    </w:p>
    <w:p w14:paraId="3C640022" w14:textId="239C471C" w:rsidR="00CD55FD" w:rsidRDefault="00CD55FD" w:rsidP="00192B39">
      <w:pPr>
        <w:pStyle w:val="Standard"/>
        <w:numPr>
          <w:ilvl w:val="0"/>
          <w:numId w:val="11"/>
        </w:numPr>
        <w:rPr>
          <w:rFonts w:hint="eastAsia"/>
        </w:rPr>
      </w:pPr>
      <w:r>
        <w:t>Alta velocidad de movimiento.</w:t>
      </w:r>
    </w:p>
    <w:p w14:paraId="7BDDD39A" w14:textId="710E96E7" w:rsidR="00CD55FD" w:rsidRDefault="00CD55FD" w:rsidP="00192B39">
      <w:pPr>
        <w:pStyle w:val="Standard"/>
        <w:numPr>
          <w:ilvl w:val="0"/>
          <w:numId w:val="11"/>
        </w:numPr>
        <w:rPr>
          <w:rFonts w:hint="eastAsia"/>
        </w:rPr>
      </w:pPr>
      <w:r>
        <w:t>Entidades con toma de decisiones.</w:t>
      </w:r>
    </w:p>
    <w:p w14:paraId="57C002A5" w14:textId="1D1768AB" w:rsidR="00C01871" w:rsidRDefault="00C01871" w:rsidP="00192B39">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geométricas, basados en fuerzas o velocidades, entre otros. </w:t>
      </w:r>
    </w:p>
    <w:p w14:paraId="157B310E" w14:textId="26153BCA" w:rsidR="003D21AE" w:rsidRDefault="008E61FF" w:rsidP="004A6868">
      <w:pPr>
        <w:pStyle w:val="titulo3"/>
        <w:rPr>
          <w:rFonts w:hint="eastAsia"/>
        </w:rPr>
      </w:pPr>
      <w:bookmarkStart w:id="16" w:name="_Toc40385610"/>
      <w:r>
        <w:t xml:space="preserve">Sense </w:t>
      </w:r>
      <w:r w:rsidR="003F635F">
        <w:t>and avoid</w:t>
      </w:r>
      <w:bookmarkEnd w:id="16"/>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r>
        <w:t>El término “Sense and Avoid” ha sido acuñado por la comunidad aeronáutica para referirse a los sistemas SAAS (del i</w:t>
      </w:r>
      <w:r w:rsidR="00F839F3">
        <w:t>nglés, Software As A Service)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p w14:paraId="69BA38F5" w14:textId="0E4AB1D0" w:rsidR="008158F3" w:rsidRDefault="008158F3" w:rsidP="008E61FF">
      <w:pPr>
        <w:pStyle w:val="Standard"/>
        <w:rPr>
          <w:rFonts w:hint="eastAsia"/>
        </w:rPr>
      </w:pPr>
    </w:p>
    <w:p w14:paraId="6294345A" w14:textId="27D567E3" w:rsidR="005317D8" w:rsidRDefault="005317D8" w:rsidP="008E61FF">
      <w:pPr>
        <w:pStyle w:val="Standard"/>
        <w:rPr>
          <w:rFonts w:hint="eastAsia"/>
        </w:rPr>
      </w:pPr>
      <w:r>
        <w:t xml:space="preserve">La automatización de evitar colisiones ha sido muy estudiada a lo largo de los años y podemos encontrar en la liter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pPr>
      <w:bookmarkStart w:id="17" w:name="_Toc40382627"/>
      <w:r>
        <w:t>Sense and Avoid</w:t>
      </w:r>
      <w:bookmarkEnd w:id="17"/>
    </w:p>
    <w:p w14:paraId="2B2443C8" w14:textId="48020492" w:rsidR="00AD2489" w:rsidRDefault="00FA408C" w:rsidP="004A6868">
      <w:pPr>
        <w:pStyle w:val="titulo3"/>
        <w:rPr>
          <w:lang w:val="en-US"/>
        </w:rPr>
      </w:pPr>
      <w:bookmarkStart w:id="18" w:name="_Toc40385611"/>
      <w:r>
        <w:rPr>
          <w:lang w:val="en-US"/>
        </w:rPr>
        <w:t>Artificial Potencial Fiels (APF)</w:t>
      </w:r>
      <w:bookmarkEnd w:id="18"/>
    </w:p>
    <w:p w14:paraId="1AA41FBF" w14:textId="77777777" w:rsidR="004B59FF" w:rsidRPr="004B59FF" w:rsidRDefault="004B59FF" w:rsidP="004B59FF">
      <w:pPr>
        <w:pStyle w:val="Standard"/>
        <w:rPr>
          <w:lang w:val="en-US"/>
        </w:rPr>
      </w:pPr>
    </w:p>
    <w:p w14:paraId="2E33570A" w14:textId="4B242EEA" w:rsidR="004A0E65" w:rsidRDefault="00AF1ABD" w:rsidP="008E61FF">
      <w:pPr>
        <w:pStyle w:val="Standard"/>
      </w:pPr>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pPr>
    </w:p>
    <w:p w14:paraId="117E5AC4" w14:textId="1F6F353B" w:rsidR="00432948" w:rsidRDefault="00432948" w:rsidP="008E61FF">
      <w:pPr>
        <w:pStyle w:val="Standard"/>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Potential</w:t>
      </w:r>
      <w:r w:rsidR="001C4E98">
        <w:t xml:space="preserve"> Field).</w:t>
      </w:r>
    </w:p>
    <w:p w14:paraId="5726F7D2" w14:textId="77B9B808" w:rsidR="00FF1AAD" w:rsidRDefault="00FF1AAD" w:rsidP="00FF1AAD">
      <w:pPr>
        <w:pStyle w:val="Standard"/>
        <w:jc w:val="cente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pPr>
      <w:bookmarkStart w:id="19" w:name="_Toc40382628"/>
      <w:r>
        <w:t>Esquema de APF</w:t>
      </w:r>
      <w:bookmarkEnd w:id="19"/>
    </w:p>
    <w:p w14:paraId="74C106D3" w14:textId="33D5572E" w:rsidR="00D91EF0" w:rsidRDefault="00D91EF0" w:rsidP="008E61FF">
      <w:pPr>
        <w:pStyle w:val="Standard"/>
      </w:pPr>
    </w:p>
    <w:p w14:paraId="402ECA5B" w14:textId="72C83E12" w:rsidR="00A11FEE" w:rsidRDefault="00A11FEE" w:rsidP="008E61FF">
      <w:pPr>
        <w:pStyle w:val="Standard"/>
      </w:pPr>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pPr>
    </w:p>
    <w:p w14:paraId="1A7E51E9" w14:textId="640BE1CA" w:rsidR="00D91EF0" w:rsidRDefault="00D91EF0" w:rsidP="008E61FF">
      <w:pPr>
        <w:pStyle w:val="Standard"/>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432948" w:rsidRDefault="00432948" w:rsidP="00432948">
      <w:pPr>
        <w:pStyle w:val="titulo3"/>
        <w:rPr>
          <w:lang w:val="en-US"/>
        </w:rPr>
      </w:pPr>
      <w:bookmarkStart w:id="20" w:name="_Toc40385612"/>
      <w:r w:rsidRPr="00432948">
        <w:rPr>
          <w:lang w:val="en-US"/>
        </w:rPr>
        <w:t>Particle Swarm Optimization (PSO)</w:t>
      </w:r>
      <w:bookmarkEnd w:id="20"/>
    </w:p>
    <w:p w14:paraId="551DAED8" w14:textId="77777777" w:rsidR="00696542" w:rsidRDefault="00696542" w:rsidP="008E61FF">
      <w:pPr>
        <w:pStyle w:val="Standard"/>
      </w:pPr>
    </w:p>
    <w:p w14:paraId="7F21B324" w14:textId="0DB5C153" w:rsidR="004A0E65" w:rsidRDefault="003F1268" w:rsidP="008E61FF">
      <w:pPr>
        <w:pStyle w:val="Standard"/>
      </w:pPr>
      <w:r>
        <w:t>Este método</w:t>
      </w:r>
      <w:r w:rsidR="00696542">
        <w:t xml:space="preserve"> conocido como optimización </w:t>
      </w:r>
      <w:r w:rsidR="0096268C">
        <w:t xml:space="preserve">por </w:t>
      </w:r>
      <w:r w:rsidR="00635168">
        <w:t>enjambre</w:t>
      </w:r>
      <w:r w:rsidR="00696542">
        <w:t xml:space="preserve"> de partículas (PSO, de sus siglas en inglés, Particle Swarm Optimization)</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A334543" w:rsidR="00AF5741" w:rsidRDefault="00AF5741" w:rsidP="008E61FF">
      <w:pPr>
        <w:pStyle w:val="Standard"/>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xml:space="preserve">. Se puede encontrar un amplio estudio de las aplicaciones de PSO en </w:t>
      </w:r>
      <w:r w:rsidR="000726B7">
        <w:rPr>
          <w:rFonts w:hint="eastAsia"/>
        </w:rPr>
        <w:fldChar w:fldCharType="begin" w:fldLock="1"/>
      </w:r>
      <w:r w:rsidR="00A05314">
        <w:rPr>
          <w:rFonts w:hint="eastAsia"/>
        </w:rPr>
        <w:instrText>ADDIN CSL_CITATION {"citationItems":[{"id":"ITEM-1","itemData":{"URL":"https://web.archive.org/web/20110716231935/http://cswww.essex.ac.uk/technical-reports/2007/tr-csm469.pdf","id":"ITEM-1","issued":{"date-parts":[["0"]]},"title":"Wayback Machine","type":"webpage"},"uris":["http://www.mendeley.com/documents/?uuid=9c2e5c4a-46b7-36e2-9e18-27f7bf8e1c50"]}],"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A11FEE" w:rsidRPr="00A11FEE">
        <w:rPr>
          <w:rFonts w:hint="eastAsia"/>
          <w:noProof/>
        </w:rPr>
        <w:t>[5]</w:t>
      </w:r>
      <w:r w:rsidR="000726B7">
        <w:rPr>
          <w:rFonts w:hint="eastAsia"/>
        </w:rPr>
        <w:fldChar w:fldCharType="end"/>
      </w:r>
      <w:r w:rsidR="000726B7">
        <w:t xml:space="preserve"> y </w:t>
      </w:r>
      <w:r w:rsidR="000726B7">
        <w:rPr>
          <w:rFonts w:hint="eastAsia"/>
        </w:rPr>
        <w:fldChar w:fldCharType="begin" w:fldLock="1"/>
      </w:r>
      <w:r w:rsidR="00A05314">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6]","plainTextFormattedCitation":"[6]","previouslyFormattedCitation":"[6]"},"properties":{"noteIndex":0},"schema":"https://github.com/citation-style-language/schema/raw/master/csl-citation.json"}</w:instrText>
      </w:r>
      <w:r w:rsidR="000726B7">
        <w:rPr>
          <w:rFonts w:hint="eastAsia"/>
        </w:rPr>
        <w:fldChar w:fldCharType="separate"/>
      </w:r>
      <w:r w:rsidR="00A11FEE" w:rsidRPr="00A11FEE">
        <w:rPr>
          <w:rFonts w:hint="eastAsia"/>
          <w:noProof/>
        </w:rPr>
        <w:t>[6]</w:t>
      </w:r>
      <w:r w:rsidR="000726B7">
        <w:rPr>
          <w:rFonts w:hint="eastAsia"/>
        </w:rPr>
        <w:fldChar w:fldCharType="end"/>
      </w:r>
      <w:r w:rsidR="000726B7">
        <w:t>.</w:t>
      </w:r>
    </w:p>
    <w:p w14:paraId="7864906B" w14:textId="464D1EFB" w:rsidR="00636E78" w:rsidRDefault="00007541" w:rsidP="00007541">
      <w:pPr>
        <w:pStyle w:val="Standard"/>
        <w:jc w:val="cente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75FCE5E7" w:rsidR="00007541" w:rsidRDefault="00007541" w:rsidP="00007541">
      <w:pPr>
        <w:pStyle w:val="Figura-epgrafe"/>
      </w:pPr>
      <w:bookmarkStart w:id="21" w:name="_Toc40382629"/>
      <w:r>
        <w:t xml:space="preserve">Ejemplo PSO con dos mínimos diferentes </w:t>
      </w:r>
      <w:r w:rsidR="000726B7">
        <w:rPr>
          <w:rFonts w:hint="eastAsia"/>
        </w:rPr>
        <w:fldChar w:fldCharType="begin" w:fldLock="1"/>
      </w:r>
      <w:r w:rsidR="00A05314">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7]","plainTextFormattedCitation":"[7]","previouslyFormattedCitation":"[7]"},"properties":{"noteIndex":0},"schema":"https://github.com/citation-style-language/schema/raw/master/csl-citation.json"}</w:instrText>
      </w:r>
      <w:r w:rsidR="000726B7">
        <w:rPr>
          <w:rFonts w:hint="eastAsia"/>
        </w:rPr>
        <w:fldChar w:fldCharType="separate"/>
      </w:r>
      <w:r w:rsidR="00A11FEE" w:rsidRPr="00A11FEE">
        <w:rPr>
          <w:rFonts w:hint="eastAsia"/>
          <w:i w:val="0"/>
          <w:noProof/>
        </w:rPr>
        <w:t>[7]</w:t>
      </w:r>
      <w:bookmarkEnd w:id="21"/>
      <w:r w:rsidR="000726B7">
        <w:rPr>
          <w:rFonts w:hint="eastAsia"/>
        </w:rPr>
        <w:fldChar w:fldCharType="end"/>
      </w:r>
    </w:p>
    <w:p w14:paraId="60D8634E" w14:textId="2191CAF5" w:rsidR="00F06B82" w:rsidRDefault="00246F84" w:rsidP="008E61FF">
      <w:pPr>
        <w:pStyle w:val="Standard"/>
      </w:pPr>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Default="00FA408C" w:rsidP="00660721">
      <w:pPr>
        <w:pStyle w:val="titulo3"/>
        <w:rPr>
          <w:lang w:val="en-US"/>
        </w:rPr>
      </w:pPr>
      <w:bookmarkStart w:id="22" w:name="_Toc40385613"/>
      <w:r>
        <w:rPr>
          <w:lang w:val="en-US"/>
        </w:rPr>
        <w:t>C</w:t>
      </w:r>
      <w:r w:rsidR="00660721">
        <w:rPr>
          <w:lang w:val="en-US"/>
        </w:rPr>
        <w:t>ollision Cone</w:t>
      </w:r>
      <w:bookmarkEnd w:id="22"/>
    </w:p>
    <w:p w14:paraId="5E5DB4EB" w14:textId="77777777" w:rsidR="008D2C75" w:rsidRDefault="008D2C75" w:rsidP="008E61FF">
      <w:pPr>
        <w:pStyle w:val="Standard"/>
      </w:pPr>
    </w:p>
    <w:p w14:paraId="0BD5CD8A" w14:textId="19B78A29" w:rsidR="00F06B82" w:rsidRDefault="008D2C75" w:rsidP="008E61FF">
      <w:pPr>
        <w:pStyle w:val="Standard"/>
      </w:pPr>
      <w:r>
        <w:t xml:space="preserve">El método </w:t>
      </w:r>
      <w:r w:rsidR="005E6DFE">
        <w:t>conocido como</w:t>
      </w:r>
      <w:r>
        <w:t xml:space="preserve"> cono de colisión (del inglés, collision con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DF0E02">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8]","plainTextFormattedCitation":"[8]","previouslyFormattedCitation":"[8]"},"properties":{"noteIndex":0},"schema":"https://github.com/citation-style-language/schema/raw/master/csl-citation.json"}</w:instrText>
      </w:r>
      <w:r w:rsidR="00456A0B">
        <w:rPr>
          <w:rFonts w:hint="eastAsia"/>
        </w:rPr>
        <w:fldChar w:fldCharType="separate"/>
      </w:r>
      <w:r w:rsidR="00456A0B" w:rsidRPr="00456A0B">
        <w:rPr>
          <w:rFonts w:hint="eastAsia"/>
          <w:noProof/>
        </w:rPr>
        <w:t>[8]</w:t>
      </w:r>
      <w:r w:rsidR="00456A0B">
        <w:rPr>
          <w:rFonts w:hint="eastAsia"/>
        </w:rPr>
        <w:fldChar w:fldCharType="end"/>
      </w:r>
      <w:r w:rsidR="00456A0B">
        <w:t>.</w:t>
      </w:r>
    </w:p>
    <w:p w14:paraId="7D70280E" w14:textId="3DF74E7B" w:rsidR="00456A0B" w:rsidRDefault="00456A0B" w:rsidP="008E61FF">
      <w:pPr>
        <w:pStyle w:val="Standard"/>
      </w:pPr>
    </w:p>
    <w:p w14:paraId="12A874AD" w14:textId="705DA151" w:rsidR="00B4348D" w:rsidRDefault="00480C64" w:rsidP="00B4348D">
      <w:pPr>
        <w:pStyle w:val="Standard"/>
      </w:pPr>
      <w:r>
        <w:t xml:space="preserve">El avance de </w:t>
      </w:r>
      <w:r w:rsidR="009E4B8B">
        <w:t xml:space="preserve">este método hace posible su uso en entornos como más de dos agentes, </w:t>
      </w:r>
      <w:r w:rsidR="0068083B">
        <w:t xml:space="preserve">donde se emplea una función de costo como heurístca para determinar la </w:t>
      </w:r>
      <w:r w:rsidR="00E66768">
        <w:t xml:space="preserve">seguridad de las posiciones de cada agente. </w:t>
      </w:r>
      <w:r w:rsidR="00F6721E">
        <w:t>El cono de colisión se calcula y usa para determinar si dos agentes colisionan,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C803A3">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r w:rsidR="00D33608">
        <w:t xml:space="preserve">. </w:t>
      </w:r>
    </w:p>
    <w:p w14:paraId="1827DF97" w14:textId="60C5CDA7" w:rsidR="00B4348D" w:rsidRDefault="00B4348D" w:rsidP="00B4348D">
      <w:pPr>
        <w:pStyle w:val="Standard"/>
        <w:jc w:val="cente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139B4894" w:rsidR="00B4348D" w:rsidRDefault="00B4348D" w:rsidP="00944341">
      <w:pPr>
        <w:pStyle w:val="Figura-epgrafe"/>
      </w:pPr>
      <w:bookmarkStart w:id="23" w:name="_Ref40381104"/>
      <w:bookmarkStart w:id="24" w:name="_Toc40382630"/>
      <w:r>
        <w:t>Cono de colisión</w:t>
      </w:r>
      <w:bookmarkEnd w:id="23"/>
      <w:bookmarkEnd w:id="24"/>
    </w:p>
    <w:p w14:paraId="679E58EB" w14:textId="1FD5B89D" w:rsidR="00B4348D" w:rsidRDefault="00944341" w:rsidP="00B4348D">
      <w:pPr>
        <w:pStyle w:val="Standard"/>
        <w:jc w:val="left"/>
      </w:pPr>
      <w:r>
        <w:t xml:space="preserve">Cuando la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t xml:space="preserve"> de A sea tangencial al área circular de B, marcada com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086A53">
        <w:t xml:space="preserve">, los agentes </w:t>
      </w:r>
      <w:r w:rsidR="00086A53">
        <w:lastRenderedPageBreak/>
        <w:t xml:space="preserve">se eviara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pPr>
    </w:p>
    <w:p w14:paraId="50F013EA" w14:textId="5989B595" w:rsidR="00DF0E02" w:rsidRDefault="00DF0E02" w:rsidP="00B4348D">
      <w:pPr>
        <w:pStyle w:val="Standard"/>
        <w:jc w:val="left"/>
      </w:pPr>
      <w:r>
        <w:t xml:space="preserve">El principal problema del uso de este método es su eficiencia en entornos con media-baja densidad, por lo que restringe su uso a escenarios poco poblados. Además, se paga un alto coste cumputacional a medida que se aumenta dicho escenario. En </w:t>
      </w:r>
      <w:r>
        <w:rPr>
          <w:rFonts w:hint="eastAsia"/>
        </w:rPr>
        <w:fldChar w:fldCharType="begin" w:fldLock="1"/>
      </w:r>
      <w:r w:rsidR="00007AB6">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9]","plainTextFormattedCitation":"[9]","previouslyFormattedCitation":"[9]"},"properties":{"noteIndex":0},"schema":"https://github.com/citation-style-language/schema/raw/master/csl-citation.json"}</w:instrText>
      </w:r>
      <w:r>
        <w:rPr>
          <w:rFonts w:hint="eastAsia"/>
        </w:rPr>
        <w:fldChar w:fldCharType="separate"/>
      </w:r>
      <w:r w:rsidRPr="00DF0E02">
        <w:rPr>
          <w:rFonts w:hint="eastAsia"/>
          <w:noProof/>
        </w:rPr>
        <w:t>[9]</w:t>
      </w:r>
      <w:r>
        <w:rPr>
          <w:rFonts w:hint="eastAsia"/>
        </w:rPr>
        <w:fldChar w:fldCharType="end"/>
      </w:r>
      <w:r>
        <w:t xml:space="preserve"> se ofrece un estudio en profundidad sobre este método.</w:t>
      </w:r>
    </w:p>
    <w:p w14:paraId="6A3E54F8" w14:textId="1C672236" w:rsidR="00DF123A" w:rsidRPr="00DF123A" w:rsidRDefault="00DF123A" w:rsidP="00DF123A">
      <w:pPr>
        <w:pStyle w:val="titulo3"/>
        <w:rPr>
          <w:rFonts w:hint="eastAsia"/>
          <w:lang w:val="en-US"/>
        </w:rPr>
      </w:pPr>
      <w:bookmarkStart w:id="25" w:name="_Toc40385614"/>
      <w:r>
        <w:rPr>
          <w:lang w:val="en-US"/>
        </w:rPr>
        <w:t>Dubins Paths</w:t>
      </w:r>
      <w:bookmarkEnd w:id="25"/>
      <w:r>
        <w:rPr>
          <w:lang w:val="en-US"/>
        </w:rPr>
        <w:t xml:space="preserve"> </w:t>
      </w:r>
    </w:p>
    <w:p w14:paraId="76CC7E9C" w14:textId="77777777" w:rsidR="000E04D0" w:rsidRDefault="000E04D0" w:rsidP="00B4348D">
      <w:pPr>
        <w:pStyle w:val="Standard"/>
        <w:jc w:val="left"/>
        <w:rPr>
          <w:lang w:val="en-US"/>
        </w:rPr>
      </w:pPr>
    </w:p>
    <w:p w14:paraId="0E82B62A" w14:textId="0C37D3CF" w:rsidR="000E04D0" w:rsidRDefault="000E04D0" w:rsidP="00B7005A">
      <w:pPr>
        <w:pStyle w:val="Standard"/>
        <w:jc w:val="left"/>
      </w:pPr>
      <w:r>
        <w:t xml:space="preserve">Este método fue propuesto por Dubins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pPr>
      <w:r>
        <w:t xml:space="preserve">Se demostró que es posible obtener la ruta más corta entre la posición actual de un agente y su objetivo mediante dos tres arcos circulares o mediante los dos circulares y la línea tangencial mencionada anteriormente. </w:t>
      </w:r>
    </w:p>
    <w:p w14:paraId="41351C83" w14:textId="365213F3" w:rsidR="000E04D0" w:rsidRDefault="000E04D0" w:rsidP="000E04D0">
      <w:pPr>
        <w:pStyle w:val="Standard"/>
        <w:jc w:val="cente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pPr>
      <w:r>
        <w:t>Ejemplo de Dubins Path</w:t>
      </w:r>
    </w:p>
    <w:p w14:paraId="7B3855DE" w14:textId="7658F9AF" w:rsidR="000E04D0" w:rsidRDefault="00646C2B" w:rsidP="000E04D0">
      <w:pPr>
        <w:pStyle w:val="Standard"/>
        <w:jc w:val="left"/>
      </w:pPr>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007AB6">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007AB6">
        <w:instrText>"Antonios","non-dropping-particle":"","parse-names":false,"suffix":""},{"dropping-particle":"","family":"White","given":"Brian","non-dropping-particle":"","parse-names":false,"suffix":""},{"dropping-particle":"","family":"Zbikowski","given":"Rafa</w:instrText>
      </w:r>
      <w:r w:rsidR="00007AB6">
        <w:rPr>
          <w:rFonts w:hint="cs"/>
        </w:rPr>
        <w:instrText>ł</w:instrText>
      </w:r>
      <w:r w:rsidR="00007AB6">
        <w:instrText>","non-d</w:instrText>
      </w:r>
      <w:r w:rsidR="00007AB6">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10]","plainTextFormattedCitation":"[10]"},"properties":{"noteIndex":0},"schema":"https://github.com/citation-style-language/schema/raw/master/csl-citation.json"}</w:instrText>
      </w:r>
      <w:r w:rsidR="00007AB6">
        <w:rPr>
          <w:rFonts w:hint="eastAsia"/>
        </w:rPr>
        <w:fldChar w:fldCharType="separate"/>
      </w:r>
      <w:r w:rsidR="00007AB6" w:rsidRPr="00007AB6">
        <w:rPr>
          <w:rFonts w:hint="eastAsia"/>
          <w:noProof/>
        </w:rPr>
        <w:t>[10]</w:t>
      </w:r>
      <w:r w:rsidR="00007AB6">
        <w:rPr>
          <w:rFonts w:hint="eastAsia"/>
        </w:rPr>
        <w:fldChar w:fldCharType="end"/>
      </w:r>
      <w:r w:rsidR="003C220F">
        <w:t xml:space="preserve">. </w:t>
      </w:r>
    </w:p>
    <w:p w14:paraId="7672A728" w14:textId="77777777" w:rsidR="003C220F" w:rsidRDefault="003C220F" w:rsidP="000E04D0">
      <w:pPr>
        <w:pStyle w:val="Standard"/>
        <w:jc w:val="left"/>
      </w:pPr>
    </w:p>
    <w:p w14:paraId="48FCF7BD" w14:textId="1309739F" w:rsidR="00BB080A" w:rsidRPr="00BB080A" w:rsidRDefault="00BB080A" w:rsidP="004A6868">
      <w:pPr>
        <w:pStyle w:val="titulo3"/>
        <w:rPr>
          <w:rFonts w:hint="eastAsia"/>
          <w:lang w:val="en-US"/>
        </w:rPr>
      </w:pPr>
      <w:bookmarkStart w:id="26" w:name="_Toc40385615"/>
      <w:r w:rsidRPr="00BB080A">
        <w:rPr>
          <w:lang w:val="en-US"/>
        </w:rPr>
        <w:t>Optimal Reciprocal Collision Avoidance (ORCA)</w:t>
      </w:r>
      <w:bookmarkEnd w:id="26"/>
    </w:p>
    <w:p w14:paraId="3CF25672" w14:textId="77777777" w:rsidR="00BB080A" w:rsidRPr="00BB080A" w:rsidRDefault="00BB080A" w:rsidP="008E61FF">
      <w:pPr>
        <w:pStyle w:val="Standard"/>
        <w:rPr>
          <w:lang w:val="en-US"/>
        </w:rPr>
      </w:pPr>
    </w:p>
    <w:p w14:paraId="7FAA7CAD" w14:textId="41CC39E3" w:rsidR="00BB080A" w:rsidRDefault="004A0E65" w:rsidP="00BB080A">
      <w:pPr>
        <w:pStyle w:val="Standard"/>
      </w:pPr>
      <w:r>
        <w:t>Este método conocido como e</w:t>
      </w:r>
      <w:r w:rsidR="00BB080A">
        <w:t xml:space="preserve">vitación óptima y recíproca de colisión (ORCA, de sus siglas </w:t>
      </w:r>
      <w:r w:rsidR="00BB080A">
        <w:lastRenderedPageBreak/>
        <w:t>en inglés, Optimal Reciprocal Collision Avoidance),</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4BE6EF7F" w:rsidR="00F617E3" w:rsidRDefault="00076F36" w:rsidP="00BB080A">
      <w:pPr>
        <w:pStyle w:val="Standard"/>
      </w:pPr>
      <w:r>
        <w:t>ORCA</w:t>
      </w:r>
      <w:r w:rsidR="004307BD">
        <w:t xml:space="preserve"> </w:t>
      </w:r>
      <w:r>
        <w:t>emplea el método basado en velocidad, pero con la diferencia de la inclusión de reciprocidad</w:t>
      </w:r>
      <w:r w:rsidR="0016552A">
        <w:t xml:space="preserve">, donde </w:t>
      </w:r>
      <w:r w:rsidR="0014459A">
        <w:t xml:space="preserve">cada agente virtual intenta evitar colisonarse con el otro. </w:t>
      </w:r>
      <w:r w:rsidR="00B7196A">
        <w:t>De esta manera se observan movimientos más suaves, aunque pueden aparecer otros problemas como cuellos de botella, bloqueos, etc.</w:t>
      </w:r>
    </w:p>
    <w:p w14:paraId="757EB546" w14:textId="77777777" w:rsidR="00BF38F9" w:rsidRDefault="00BF38F9" w:rsidP="00BB080A">
      <w:pPr>
        <w:pStyle w:val="Standard"/>
      </w:pPr>
    </w:p>
    <w:p w14:paraId="599EDC1E" w14:textId="6CCA4B2E" w:rsidR="00BF38F9" w:rsidRDefault="00BB080A" w:rsidP="00BB080A">
      <w:pPr>
        <w:pStyle w:val="Standard"/>
      </w:pPr>
      <w:r w:rsidRPr="00940581">
        <w:t>Este algoritmo parte de l</w:t>
      </w:r>
      <w:r>
        <w:t xml:space="preserve">a hipótesis de que cada UAV es independiente y no se comunica con otro, no existe intercambio de información. Cada UAV se encuentra continuamnete en un ciclo de detec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7A28C791" w:rsidR="00324485" w:rsidRDefault="00324485" w:rsidP="00BB080A">
      <w:pPr>
        <w:pStyle w:val="Standard"/>
        <w:rPr>
          <w:rFonts w:hint="eastAsia"/>
        </w:rPr>
      </w:pPr>
      <w:r>
        <w:t xml:space="preserve">Para seleccionar la velocidad óptima de las velocidades libres de colisiones, </w:t>
      </w:r>
      <w:r w:rsidR="002A5324">
        <w:t>emplea la técnica de opctimación de</w:t>
      </w:r>
      <w:r>
        <w:t xml:space="preserve"> programación lineal.</w:t>
      </w:r>
    </w:p>
    <w:p w14:paraId="72C3CA60" w14:textId="028468ED" w:rsidR="00BB080A" w:rsidRDefault="00BF38F9" w:rsidP="00BF38F9">
      <w:pPr>
        <w:pStyle w:val="Standard"/>
        <w:jc w:val="cente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27" w:name="_Toc40382631"/>
      <w:r>
        <w:t>Dos agentes virtuales (izquierda), el obstáculo de velocidad truncado VO (centro) y semiplanos libres de colisiones (derecha)</w:t>
      </w:r>
      <w:r w:rsidR="009607FD">
        <w:t>.</w:t>
      </w:r>
      <w:bookmarkEnd w:id="27"/>
      <w:r>
        <w:t xml:space="preserve"> </w:t>
      </w:r>
    </w:p>
    <w:p w14:paraId="0ED33F22" w14:textId="4BEDA248" w:rsidR="006A17ED" w:rsidRDefault="00BB080A" w:rsidP="00BB080A">
      <w:pPr>
        <w:pStyle w:val="Standard"/>
      </w:pPr>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007AB6">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1]","plainTextFormattedCitation":"[11]","previouslyFormattedCitation":"[10]"},"properties":{"noteIndex":0},"schema":"https://github.com/citation-style-language/schema/raw/master/csl-citation.json"}</w:instrText>
      </w:r>
      <w:r w:rsidR="00A84FAA">
        <w:rPr>
          <w:rFonts w:hint="eastAsia"/>
        </w:rPr>
        <w:fldChar w:fldCharType="separate"/>
      </w:r>
      <w:r w:rsidR="00007AB6" w:rsidRPr="00007AB6">
        <w:rPr>
          <w:rFonts w:hint="eastAsia"/>
          <w:noProof/>
        </w:rPr>
        <w:t>[11]</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pPr>
    </w:p>
    <w:p w14:paraId="5E96CFCB" w14:textId="086BB67B" w:rsidR="00BB080A" w:rsidRDefault="007E5AE9" w:rsidP="00BB080A">
      <w:pPr>
        <w:pStyle w:val="Standard"/>
      </w:pPr>
      <w:r>
        <w:t>Por ello, cuando el escenario es denso</w:t>
      </w:r>
      <w:r w:rsidR="003A5852">
        <w:t>, se emplea programación lineal tridimensional para el cálculo de la velocidad donde</w:t>
      </w:r>
      <w:r>
        <w:t xml:space="preserve"> no se puede garantizar que este libre de colisiones</w:t>
      </w:r>
      <w:r w:rsidR="00170121">
        <w:t xml:space="preserve"> </w:t>
      </w:r>
      <w:r w:rsidR="00DE781F">
        <w:rPr>
          <w:rFonts w:hint="eastAsia"/>
        </w:rPr>
        <w:fldChar w:fldCharType="begin" w:fldLock="1"/>
      </w:r>
      <w:r w:rsidR="00007AB6">
        <w:rPr>
          <w:rFonts w:hint="eastAsia"/>
        </w:rPr>
        <w:instrText>ADDIN CSL_CITATION {"citationItems":[{"id":"ITEM-1","itemData":{"URL":"https://software.intel.com/en-us/articles/reciprocal-collision-avoidance-and-navigation-for-video-games","id":"ITEM-1","issued":{"date-parts":[["0"]]},"title":"Evitaci</w:instrText>
      </w:r>
      <w:r w:rsidR="00007AB6">
        <w:rPr>
          <w:rFonts w:hint="eastAsia"/>
        </w:rPr>
        <w:instrText>ó</w:instrText>
      </w:r>
      <w:r w:rsidR="00007AB6">
        <w:rPr>
          <w:rFonts w:hint="eastAsia"/>
        </w:rPr>
        <w:instrText>n de colisiones rec</w:instrText>
      </w:r>
      <w:r w:rsidR="00007AB6">
        <w:rPr>
          <w:rFonts w:hint="eastAsia"/>
        </w:rPr>
        <w:instrText>í</w:instrText>
      </w:r>
      <w:r w:rsidR="00007AB6">
        <w:rPr>
          <w:rFonts w:hint="eastAsia"/>
        </w:rPr>
        <w:instrText>procas y navegaci</w:instrText>
      </w:r>
      <w:r w:rsidR="00007AB6">
        <w:rPr>
          <w:rFonts w:hint="eastAsia"/>
        </w:rPr>
        <w:instrText>ó</w:instrText>
      </w:r>
      <w:r w:rsidR="00007AB6">
        <w:rPr>
          <w:rFonts w:hint="eastAsia"/>
        </w:rPr>
        <w:instrText>n para videojuegos | Software Intel®","type":"webpage"},"uris":["http://www.mendeley.com/documents/?uuid=657d4c3d-b1a7-32d7-bc07-3f6d90834805"]}],"mendeley":{"formattedCitation":"[12]","plainTextFormattedCitation":"[12]","previouslyFormattedCitation":"[11]"},"properties":{"noteIndex":0},"schema":"https://github.com/citation-style-language/schema/raw/master/csl-citation.json"}</w:instrText>
      </w:r>
      <w:r w:rsidR="00DE781F">
        <w:rPr>
          <w:rFonts w:hint="eastAsia"/>
        </w:rPr>
        <w:fldChar w:fldCharType="separate"/>
      </w:r>
      <w:r w:rsidR="00007AB6" w:rsidRPr="00007AB6">
        <w:rPr>
          <w:rFonts w:hint="eastAsia"/>
          <w:noProof/>
        </w:rPr>
        <w:t>[12]</w:t>
      </w:r>
      <w:r w:rsidR="00DE781F">
        <w:rPr>
          <w:rFonts w:hint="eastAsia"/>
        </w:rPr>
        <w:fldChar w:fldCharType="end"/>
      </w:r>
      <w:r>
        <w:t>.</w:t>
      </w:r>
    </w:p>
    <w:p w14:paraId="7871A3D5" w14:textId="06A33174" w:rsidR="00511F27" w:rsidRDefault="00511F27" w:rsidP="00BB080A">
      <w:pPr>
        <w:pStyle w:val="Standard"/>
      </w:pPr>
    </w:p>
    <w:p w14:paraId="3DACED08" w14:textId="3F473BE7" w:rsidR="00511F27" w:rsidRDefault="00511F27" w:rsidP="00BB080A">
      <w:pPr>
        <w:pStyle w:val="Standard"/>
      </w:pPr>
      <w:r>
        <w:t>Los principales problemas de este algoritmo se resumen en: coste computacional medio-alto debido al cálculo de velocidades mediante programación líneal y no poder garantizar un escenario libre de colisiones.</w:t>
      </w:r>
    </w:p>
    <w:p w14:paraId="3D248CF2" w14:textId="77777777" w:rsidR="00386BFE" w:rsidRDefault="00386BFE" w:rsidP="00BB080A">
      <w:pPr>
        <w:pStyle w:val="Standard"/>
      </w:pPr>
    </w:p>
    <w:p w14:paraId="77C61F91" w14:textId="22570236" w:rsidR="00DF123A" w:rsidRPr="00DF123A" w:rsidRDefault="00DF123A" w:rsidP="00DF123A">
      <w:pPr>
        <w:pStyle w:val="titulo3"/>
        <w:rPr>
          <w:lang w:val="en-US"/>
        </w:rPr>
      </w:pPr>
      <w:bookmarkStart w:id="28" w:name="_Toc40385616"/>
      <w:r w:rsidRPr="00DF123A">
        <w:rPr>
          <w:lang w:val="en-US"/>
        </w:rPr>
        <w:t>C</w:t>
      </w:r>
      <w:r>
        <w:rPr>
          <w:lang w:val="en-US"/>
        </w:rPr>
        <w:t>onclusión</w:t>
      </w:r>
      <w:bookmarkEnd w:id="28"/>
      <w:r>
        <w:rPr>
          <w:lang w:val="en-US"/>
        </w:rPr>
        <w:t xml:space="preserve"> </w:t>
      </w:r>
    </w:p>
    <w:p w14:paraId="343CE299" w14:textId="22570236" w:rsidR="007E5AE9" w:rsidRPr="00DF123A" w:rsidRDefault="007E5AE9" w:rsidP="00BB080A">
      <w:pPr>
        <w:pStyle w:val="Standard"/>
        <w:rPr>
          <w:rFonts w:hint="eastAsia"/>
          <w:lang w:val="en-US"/>
        </w:rPr>
      </w:pPr>
    </w:p>
    <w:p w14:paraId="50404926" w14:textId="1D8B3B0B" w:rsidR="00697945" w:rsidRPr="00DF123A" w:rsidRDefault="00DF123A" w:rsidP="008E61FF">
      <w:pPr>
        <w:pStyle w:val="Standard"/>
      </w:pPr>
      <w:r w:rsidRPr="00DF123A">
        <w:t xml:space="preserve">Tras el estudio y </w:t>
      </w:r>
      <w:r>
        <w:t>análisis de los diferentes métodos o algoritmos propuestos en la literatura, se ha determinado que uno de los métodos de mayor interés son los métod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p w14:paraId="1D4A121E" w14:textId="77777777" w:rsidR="00697945" w:rsidRPr="00DF123A" w:rsidRDefault="00697945" w:rsidP="008E61FF">
      <w:pPr>
        <w:pStyle w:val="Standard"/>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29" w:name="_Ref38194658"/>
      <w:bookmarkStart w:id="30" w:name="_Ref38194679"/>
      <w:bookmarkStart w:id="31" w:name="_Toc40385617"/>
      <w:r>
        <w:lastRenderedPageBreak/>
        <w:t>Herramientas empleadas</w:t>
      </w:r>
      <w:bookmarkEnd w:id="29"/>
      <w:bookmarkEnd w:id="30"/>
      <w:bookmarkEnd w:id="3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apla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32" w:name="_Toc40385618"/>
      <w:r>
        <w:t>Matlab</w:t>
      </w:r>
      <w:bookmarkEnd w:id="3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MATLAB (abreviatura de MATrix LABoratory,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por sus siglas en inglés, Integrated Development Environmen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33" w:name="_Toc40382632"/>
      <w:r>
        <w:t>MATLAB logo</w:t>
      </w:r>
      <w:bookmarkEnd w:id="3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36A15558"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etc</w:t>
      </w:r>
      <w:r w:rsidR="00542108">
        <w:t xml:space="preserve"> </w:t>
      </w:r>
      <w:r w:rsidR="00542108">
        <w:rPr>
          <w:rFonts w:hint="eastAsia"/>
        </w:rPr>
        <w:fldChar w:fldCharType="begin" w:fldLock="1"/>
      </w:r>
      <w:r w:rsidR="00007AB6">
        <w:rPr>
          <w:rFonts w:hint="eastAsia"/>
        </w:rPr>
        <w:instrText>ADDIN CSL_CITATION {"citationItems":[{"id":"ITEM-1","itemData":{"URL":"https://es.mathworks.com/products/matlab.html","id":"ITEM-1","issued":{"date-parts":[["0"]]},"title":"MATLAB - El lenguaje del c</w:instrText>
      </w:r>
      <w:r w:rsidR="00007AB6">
        <w:rPr>
          <w:rFonts w:hint="eastAsia"/>
        </w:rPr>
        <w:instrText>á</w:instrText>
      </w:r>
      <w:r w:rsidR="00007AB6">
        <w:rPr>
          <w:rFonts w:hint="eastAsia"/>
        </w:rPr>
        <w:instrText>lculo t</w:instrText>
      </w:r>
      <w:r w:rsidR="00007AB6">
        <w:rPr>
          <w:rFonts w:hint="eastAsia"/>
        </w:rPr>
        <w:instrText>é</w:instrText>
      </w:r>
      <w:r w:rsidR="00007AB6">
        <w:rPr>
          <w:rFonts w:hint="eastAsia"/>
        </w:rPr>
        <w:instrText>cnico - MATLAB &amp; Simulink","type":"webpage"},"uris":["http://www.mendeley.com/documents/?uuid=f5d89cab-d560-382d-a91b-7bf5e7698526"]}],"mendeley":{"formattedCitation":"[13]","plainTextFormattedCitation":"[13]","previouslyFormattedCitation":"[12]"},"properties":{"noteIndex":0},"schema":"https://github.com/citation-style-language/schema/raw/master/csl-citation.json"}</w:instrText>
      </w:r>
      <w:r w:rsidR="00542108">
        <w:rPr>
          <w:rFonts w:hint="eastAsia"/>
        </w:rPr>
        <w:fldChar w:fldCharType="separate"/>
      </w:r>
      <w:r w:rsidR="00007AB6" w:rsidRPr="00007AB6">
        <w:rPr>
          <w:rFonts w:hint="eastAsia"/>
          <w:noProof/>
        </w:rPr>
        <w:t>[13]</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34" w:name="_Toc40385619"/>
      <w:r>
        <w:t>Simulink</w:t>
      </w:r>
      <w:bookmarkEnd w:id="3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35" w:name="_Toc40382633"/>
      <w:r>
        <w:t>Simulink &amp; MATLAB logo</w:t>
      </w:r>
      <w:bookmarkEnd w:id="35"/>
    </w:p>
    <w:p w14:paraId="5B4D21C7" w14:textId="27BAF99F" w:rsidR="007E0CC3" w:rsidRDefault="007E0CC3" w:rsidP="00A75D20">
      <w:pPr>
        <w:pStyle w:val="Standard"/>
        <w:rPr>
          <w:rFonts w:hint="eastAsia"/>
        </w:rPr>
      </w:pPr>
      <w:r>
        <w:t>Simulink dispone de un gran catálogo de librerias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1A6C3AD9"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007AB6">
        <w:rPr>
          <w:rFonts w:hint="eastAsia"/>
        </w:rPr>
        <w:instrText>ADDIN CSL_CITATION {"citationItems":[{"id":"ITEM-1","itemData":{"URL":"https://es.mathworks.com/products/simulink.html","id":"ITEM-1","issued":{"date-parts":[["0"]]},"title":"Simulink - Simulaci</w:instrText>
      </w:r>
      <w:r w:rsidR="00007AB6">
        <w:rPr>
          <w:rFonts w:hint="eastAsia"/>
        </w:rPr>
        <w:instrText>ó</w:instrText>
      </w:r>
      <w:r w:rsidR="00007AB6">
        <w:rPr>
          <w:rFonts w:hint="eastAsia"/>
        </w:rPr>
        <w:instrText>n y diseño basado en modelos - MATLAB &amp; Simulink","type":"webpage"},"uris":["http://www.mendeley.com/documents/?uuid=e16099e5-ef2c-3ff9-a0df-572aa57748f3"]}],"mendeley":{"formattedCitation":"[14]","plainTextFormattedCitation":"[14]","previouslyFormattedCitation":"[13]"},"properties":{"noteIndex":0},"schema":"https://github.com/citation-style-language/schema/raw/master/csl-citation.json"}</w:instrText>
      </w:r>
      <w:r w:rsidR="007D7AFD">
        <w:rPr>
          <w:rFonts w:hint="eastAsia"/>
        </w:rPr>
        <w:fldChar w:fldCharType="separate"/>
      </w:r>
      <w:r w:rsidR="00007AB6" w:rsidRPr="00007AB6">
        <w:rPr>
          <w:rFonts w:hint="eastAsia"/>
          <w:noProof/>
        </w:rPr>
        <w:t>[14]</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de datos en tiempo record.</w:t>
      </w:r>
    </w:p>
    <w:p w14:paraId="0D3469D6" w14:textId="21E77F7F" w:rsidR="00A75D20" w:rsidRPr="00A75D20" w:rsidRDefault="00927C1D" w:rsidP="004A6868">
      <w:pPr>
        <w:pStyle w:val="titulo3"/>
        <w:rPr>
          <w:rFonts w:hint="eastAsia"/>
        </w:rPr>
      </w:pPr>
      <w:bookmarkStart w:id="36" w:name="_Toc40385620"/>
      <w:r>
        <w:t>App Designer</w:t>
      </w:r>
      <w:bookmarkEnd w:id="3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Designer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37" w:name="_Toc40385621"/>
      <w:r>
        <w:t>Github</w:t>
      </w:r>
      <w:bookmarkEnd w:id="3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38" w:name="_Toc40382634"/>
      <w:r>
        <w:t>GitHub logo</w:t>
      </w:r>
      <w:bookmarkEnd w:id="3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39" w:name="_Toc40385622"/>
      <w:r>
        <w:t>Git Bash</w:t>
      </w:r>
      <w:bookmarkEnd w:id="39"/>
    </w:p>
    <w:p w14:paraId="78529469" w14:textId="77777777" w:rsidR="000157E2" w:rsidRPr="000157E2" w:rsidRDefault="000157E2" w:rsidP="000157E2">
      <w:pPr>
        <w:pStyle w:val="Standard"/>
        <w:rPr>
          <w:rFonts w:hint="eastAsia"/>
        </w:rPr>
      </w:pPr>
    </w:p>
    <w:p w14:paraId="55167C85" w14:textId="14A85ACA" w:rsidR="000157E2" w:rsidRDefault="000157E2" w:rsidP="000157E2">
      <w:pPr>
        <w:pStyle w:val="Standard"/>
        <w:rPr>
          <w:rFonts w:hint="eastAsia"/>
        </w:rPr>
      </w:pPr>
      <w:r>
        <w:lastRenderedPageBreak/>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007AB6">
        <w:rPr>
          <w:rFonts w:hint="eastAsia"/>
        </w:rPr>
        <w:instrText>ADDIN CSL_CITATION {"citationItems":[{"id":"ITEM-1","itemData":{"URL":"https://desarrolloweb.com/articulos/crear-repositorio-git-codigo.html","id":"ITEM-1","issued":{"date-parts":[["0"]]},"title":"Crear un repositorio Git en Github y subir el c</w:instrText>
      </w:r>
      <w:r w:rsidR="00007AB6">
        <w:rPr>
          <w:rFonts w:hint="eastAsia"/>
        </w:rPr>
        <w:instrText>ó</w:instrText>
      </w:r>
      <w:r w:rsidR="00007AB6">
        <w:rPr>
          <w:rFonts w:hint="eastAsia"/>
        </w:rPr>
        <w:instrText>digo","type":"webpage"},"uris":["http://www.mendeley.com/documents/?uuid=e3415f48-3653-332c-a844-9911570f9819"]}],"mendeley":{"formattedCitation":"[15]","plainTextFormattedCitation":"[15]","previouslyFormattedCitation":"[14]"},"properties":{"noteIndex":0},"schema":"https://github.com/citation-style-language/schema/raw/master/csl-citation.json"}</w:instrText>
      </w:r>
      <w:r>
        <w:rPr>
          <w:rFonts w:hint="eastAsia"/>
        </w:rPr>
        <w:fldChar w:fldCharType="separate"/>
      </w:r>
      <w:r w:rsidR="00007AB6" w:rsidRPr="00007AB6">
        <w:rPr>
          <w:rFonts w:hint="eastAsia"/>
          <w:noProof/>
        </w:rPr>
        <w:t>[15]</w:t>
      </w:r>
      <w:r>
        <w:rPr>
          <w:rFonts w:hint="eastAsia"/>
        </w:rPr>
        <w:fldChar w:fldCharType="end"/>
      </w:r>
      <w:r>
        <w:t>.</w:t>
      </w:r>
    </w:p>
    <w:p w14:paraId="1DAEE160" w14:textId="4A618AD4" w:rsidR="000157E2" w:rsidRDefault="00927C1D" w:rsidP="004A6868">
      <w:pPr>
        <w:pStyle w:val="titulo2"/>
        <w:rPr>
          <w:rFonts w:hint="eastAsia"/>
        </w:rPr>
      </w:pPr>
      <w:bookmarkStart w:id="40" w:name="_Toc40385623"/>
      <w:r>
        <w:t>Mendeley</w:t>
      </w:r>
      <w:bookmarkEnd w:id="4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41" w:name="_Toc40382635"/>
      <w:r>
        <w:t>Mendeley logo</w:t>
      </w:r>
      <w:bookmarkEnd w:id="4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42" w:name="_Toc40385624"/>
      <w:r>
        <w:lastRenderedPageBreak/>
        <w:t>Metodología y desarrollo</w:t>
      </w:r>
      <w:bookmarkEnd w:id="4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43" w:name="_Toc40385625"/>
      <w:r>
        <w:lastRenderedPageBreak/>
        <w:t>Simulador</w:t>
      </w:r>
      <w:bookmarkStart w:id="44" w:name="__RefNumPara__703_1262559257"/>
      <w:bookmarkEnd w:id="4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Se ha empleado App Designer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45" w:name="_Toc40385626"/>
      <w:r>
        <w:t>Aproximación al problema</w:t>
      </w:r>
      <w:bookmarkEnd w:id="4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192B39">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192B39">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4FDCBCC2" w:rsidR="003C4B26" w:rsidRDefault="00FD12C4" w:rsidP="00FD12C4">
      <w:pPr>
        <w:pStyle w:val="Standard"/>
        <w:rPr>
          <w:rFonts w:hint="eastAsia"/>
        </w:rPr>
      </w:pPr>
      <w:r>
        <w:t>Mecanismo para evitación de colis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192B39">
      <w:pPr>
        <w:pStyle w:val="Standard"/>
        <w:numPr>
          <w:ilvl w:val="0"/>
          <w:numId w:val="12"/>
        </w:numPr>
        <w:rPr>
          <w:rFonts w:hint="eastAsia"/>
        </w:rPr>
      </w:pPr>
      <w:r>
        <w:t>Inicio</w:t>
      </w:r>
    </w:p>
    <w:p w14:paraId="0B4F56CB" w14:textId="10B0B3A2" w:rsidR="00856940" w:rsidRDefault="00856940" w:rsidP="00192B39">
      <w:pPr>
        <w:pStyle w:val="Standard"/>
        <w:numPr>
          <w:ilvl w:val="0"/>
          <w:numId w:val="12"/>
        </w:numPr>
        <w:rPr>
          <w:rFonts w:hint="eastAsia"/>
        </w:rPr>
      </w:pPr>
      <w:r>
        <w:t>Libre</w:t>
      </w:r>
    </w:p>
    <w:p w14:paraId="48AC7906" w14:textId="031A4476" w:rsidR="00856940" w:rsidRDefault="00856940" w:rsidP="00192B39">
      <w:pPr>
        <w:pStyle w:val="Standard"/>
        <w:numPr>
          <w:ilvl w:val="0"/>
          <w:numId w:val="12"/>
        </w:numPr>
        <w:rPr>
          <w:rFonts w:hint="eastAsia"/>
        </w:rPr>
      </w:pPr>
      <w:r>
        <w:t>Despegue</w:t>
      </w:r>
    </w:p>
    <w:p w14:paraId="21C1099B" w14:textId="60BFC857" w:rsidR="00856940" w:rsidRDefault="00856940" w:rsidP="00192B39">
      <w:pPr>
        <w:pStyle w:val="Standard"/>
        <w:numPr>
          <w:ilvl w:val="0"/>
          <w:numId w:val="12"/>
        </w:numPr>
        <w:rPr>
          <w:rFonts w:hint="eastAsia"/>
        </w:rPr>
      </w:pPr>
      <w:r>
        <w:t>Vuelo</w:t>
      </w:r>
    </w:p>
    <w:p w14:paraId="38758BAC" w14:textId="34C05A40" w:rsidR="00856940" w:rsidRDefault="00856940" w:rsidP="00192B39">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46" w:name="_Toc40385627"/>
      <w:r>
        <w:t>Entidades</w:t>
      </w:r>
      <w:r w:rsidR="00074B4E">
        <w:t xml:space="preserve"> involucradas</w:t>
      </w:r>
      <w:bookmarkEnd w:id="4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Traffic control).</w:t>
      </w:r>
    </w:p>
    <w:p w14:paraId="3066CF7B" w14:textId="532469E3" w:rsidR="005125E2" w:rsidRDefault="005125E2" w:rsidP="00FD12C4">
      <w:pPr>
        <w:pStyle w:val="Standard"/>
        <w:rPr>
          <w:rFonts w:hint="eastAsia"/>
        </w:rPr>
      </w:pPr>
      <w:r>
        <w:t xml:space="preserve">Ambos elementos emiten y reciben mensajes de forma contínua. La recepción de los </w:t>
      </w:r>
      <w:r>
        <w:lastRenderedPageBreak/>
        <w:t>mensajes se realiza con el bloque ‘</w:t>
      </w:r>
      <w:r>
        <w:rPr>
          <w:i/>
          <w:iCs/>
        </w:rPr>
        <w:t>Queue’</w:t>
      </w:r>
      <w:r w:rsidR="00085B80">
        <w:t xml:space="preserve"> que facilita Simulink y mediante el método FIFO (por sus siglas en inglés, First</w:t>
      </w:r>
      <w:r w:rsidR="008F66F4">
        <w:t>-</w:t>
      </w:r>
      <w:r w:rsidR="00085B80">
        <w:t>In First</w:t>
      </w:r>
      <w:r w:rsidR="008F66F4">
        <w:t>-</w:t>
      </w:r>
      <w:r w:rsidR="00085B80">
        <w:t>Out) se antienden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Inertial Measurement Unit)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47" w:name="_Toc40382636"/>
      <w:r>
        <w:t>Elemento UAV en el simulador</w:t>
      </w:r>
      <w:bookmarkEnd w:id="4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48" w:name="_Toc40382637"/>
      <w:r>
        <w:t>Elemento ATC en el simulador</w:t>
      </w:r>
      <w:bookmarkEnd w:id="48"/>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49" w:name="_Toc40385628"/>
      <w:r>
        <w:t>Subsistema</w:t>
      </w:r>
      <w:r w:rsidR="0070692F">
        <w:t xml:space="preserve"> UAV</w:t>
      </w:r>
      <w:bookmarkEnd w:id="49"/>
    </w:p>
    <w:p w14:paraId="3976805C" w14:textId="087F1B9B"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ordenes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192B39">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192B39">
      <w:pPr>
        <w:pStyle w:val="Standard"/>
        <w:numPr>
          <w:ilvl w:val="0"/>
          <w:numId w:val="12"/>
        </w:numPr>
        <w:rPr>
          <w:rFonts w:hint="eastAsia"/>
        </w:rPr>
      </w:pPr>
      <w:r>
        <w:t>Pilot:</w:t>
      </w:r>
      <w:r w:rsidR="00F5332D">
        <w:t xml:space="preserve"> contiene la lógica mediante máquina de estados, así como el procesamiento de mensajes.</w:t>
      </w:r>
    </w:p>
    <w:p w14:paraId="57B3D6AC" w14:textId="4DDEB806" w:rsidR="001E7D65" w:rsidRDefault="001E7D65" w:rsidP="00192B39">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50" w:name="_Ref38215907"/>
      <w:bookmarkStart w:id="51" w:name="_Ref38219091"/>
      <w:bookmarkStart w:id="52" w:name="_Toc40382638"/>
      <w:r>
        <w:t>Subsistema</w:t>
      </w:r>
      <w:r w:rsidR="004F55CF">
        <w:t xml:space="preserve"> UAV en Simulink</w:t>
      </w:r>
      <w:bookmarkEnd w:id="50"/>
      <w:bookmarkEnd w:id="51"/>
      <w:bookmarkEnd w:id="52"/>
    </w:p>
    <w:p w14:paraId="79C57733" w14:textId="5229AAF3" w:rsidR="00714121" w:rsidRDefault="006408E9" w:rsidP="004A6868">
      <w:pPr>
        <w:pStyle w:val="titulo3"/>
        <w:rPr>
          <w:rFonts w:hint="eastAsia"/>
        </w:rPr>
      </w:pPr>
      <w:bookmarkStart w:id="53" w:name="_Toc40385629"/>
      <w:r>
        <w:t>Dynamics</w:t>
      </w:r>
      <w:bookmarkEnd w:id="5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r w:rsidR="00F37F9E">
        <w:rPr>
          <w:i/>
          <w:iCs/>
        </w:rPr>
        <w:t xml:space="preserve">cmd’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r>
        <w:rPr>
          <w:i/>
          <w:iCs/>
        </w:rPr>
        <w:t>cmd</w:t>
      </w:r>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r w:rsidR="002F106A">
        <w:rPr>
          <w:i/>
          <w:iCs/>
        </w:rPr>
        <w:t>imu_feedback</w:t>
      </w:r>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r>
        <w:rPr>
          <w:i/>
          <w:iCs/>
        </w:rPr>
        <w:t xml:space="preserve">cmd </w:t>
      </w:r>
      <w:r w:rsidRPr="008E578C">
        <w:t>e</w:t>
      </w:r>
      <w:r>
        <w:rPr>
          <w:i/>
          <w:iCs/>
        </w:rPr>
        <w:t xml:space="preserve"> imu_feedback</w:t>
      </w:r>
      <w:r>
        <w:t>)</w:t>
      </w:r>
      <w:r w:rsidR="00C80491">
        <w:t xml:space="preserve"> son utilizados en </w:t>
      </w:r>
      <w:r w:rsidR="00485C20">
        <w:t>‘</w:t>
      </w:r>
      <w:r w:rsidR="00485C20">
        <w:rPr>
          <w:i/>
          <w:iCs/>
        </w:rPr>
        <w:t>pilo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54" w:name="_Ref38217801"/>
      <w:bookmarkStart w:id="55" w:name="_Toc40382639"/>
      <w:r>
        <w:t>Dynamics en subsistema UAV</w:t>
      </w:r>
      <w:bookmarkEnd w:id="54"/>
      <w:bookmarkEnd w:id="55"/>
    </w:p>
    <w:p w14:paraId="7F8CE030" w14:textId="5E51637C" w:rsidR="006408E9" w:rsidRDefault="006408E9" w:rsidP="004A6868">
      <w:pPr>
        <w:pStyle w:val="titulo3"/>
        <w:rPr>
          <w:rFonts w:hint="eastAsia"/>
        </w:rPr>
      </w:pPr>
      <w:bookmarkStart w:id="56" w:name="_Toc40385630"/>
      <w:r>
        <w:t>Pilot</w:t>
      </w:r>
      <w:bookmarkEnd w:id="5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r w:rsidR="00853640">
        <w:rPr>
          <w:i/>
          <w:iCs/>
        </w:rPr>
        <w:t>Pilo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57" w:name="_Hlk38221006"/>
      <w:r>
        <w:t xml:space="preserve">Se diferencian </w:t>
      </w:r>
      <w:bookmarkEnd w:id="5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58" w:name="_Ref38220940"/>
      <w:bookmarkStart w:id="59" w:name="_Toc40382640"/>
      <w:r>
        <w:t>Máquina de estado de UAV</w:t>
      </w:r>
      <w:bookmarkEnd w:id="58"/>
      <w:bookmarkEnd w:id="5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192B39">
      <w:pPr>
        <w:pStyle w:val="Standard"/>
        <w:numPr>
          <w:ilvl w:val="0"/>
          <w:numId w:val="14"/>
        </w:numPr>
        <w:rPr>
          <w:rFonts w:hint="eastAsia"/>
        </w:rPr>
      </w:pPr>
      <w:r>
        <w:t>Init: es el estado inicial y solo se ejecutar</w:t>
      </w:r>
      <w:r w:rsidR="005F7029">
        <w:t>á</w:t>
      </w:r>
      <w:r>
        <w:t xml:space="preserve"> la primera vez en cada simulación. </w:t>
      </w:r>
      <w:r w:rsidR="009A64A4">
        <w:t xml:space="preserve">A través de este estado se </w:t>
      </w:r>
      <w:r w:rsidR="00064D6D">
        <w:t>incializará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192B39">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1D4717C0" w:rsidR="00452B8C" w:rsidRPr="00CA222E" w:rsidRDefault="00452B8C" w:rsidP="00192B39">
      <w:pPr>
        <w:pStyle w:val="Standard"/>
        <w:numPr>
          <w:ilvl w:val="0"/>
          <w:numId w:val="14"/>
        </w:numPr>
        <w:rPr>
          <w:rFonts w:hint="eastAsia"/>
        </w:rPr>
      </w:pPr>
      <w:r w:rsidRPr="00CA222E">
        <w:t>Taking off:</w:t>
      </w:r>
      <w:r w:rsidR="00DA4204" w:rsidRPr="00CA222E">
        <w:t xml:space="preserve"> </w:t>
      </w:r>
      <w:r w:rsidR="0049416F">
        <w:t>es el estado que indica cuando el UAV esta despegando. Se emite a través del puerto ‘</w:t>
      </w:r>
      <w:r w:rsidR="0049416F">
        <w:rPr>
          <w:i/>
          <w:iCs/>
        </w:rPr>
        <w:t>cmd</w:t>
      </w:r>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192B39">
      <w:pPr>
        <w:pStyle w:val="Standard"/>
        <w:numPr>
          <w:ilvl w:val="0"/>
          <w:numId w:val="14"/>
        </w:numPr>
        <w:rPr>
          <w:rFonts w:hint="eastAsia"/>
        </w:rPr>
      </w:pPr>
      <w:r>
        <w:t>Flying:</w:t>
      </w:r>
      <w:r w:rsidR="00403093">
        <w:t xml:space="preserve"> </w:t>
      </w:r>
      <w:r w:rsidR="00403093" w:rsidRPr="00CA222E">
        <w:t>es el estado que re</w:t>
      </w:r>
      <w:r w:rsidR="00403093">
        <w:t>presenta al UAV en vuelo. Principalmente aquí se establece a través del puerto ‘</w:t>
      </w:r>
      <w:r w:rsidR="00403093">
        <w:rPr>
          <w:i/>
          <w:iCs/>
        </w:rPr>
        <w:t>cmd</w:t>
      </w:r>
      <w:r w:rsidR="00403093">
        <w:t>’ la velocidad deseada.</w:t>
      </w:r>
    </w:p>
    <w:p w14:paraId="4BFD4AAB" w14:textId="3A18D631" w:rsidR="00452B8C" w:rsidRDefault="00452B8C" w:rsidP="00192B39">
      <w:pPr>
        <w:pStyle w:val="Standard"/>
        <w:numPr>
          <w:ilvl w:val="0"/>
          <w:numId w:val="14"/>
        </w:numPr>
        <w:rPr>
          <w:rFonts w:hint="eastAsia"/>
        </w:rPr>
      </w:pPr>
      <w:r>
        <w:t>Landing:</w:t>
      </w:r>
      <w:r w:rsidR="00AD65C5">
        <w:t xml:space="preserve"> es el estado en el cual el UAV se encuentra despegando por la llegada a su </w:t>
      </w:r>
      <w:r w:rsidR="00AD65C5">
        <w:lastRenderedPageBreak/>
        <w:t>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70D79820" w:rsidR="006D0C65" w:rsidRDefault="006D0C65" w:rsidP="006D0C65">
      <w:pPr>
        <w:pStyle w:val="Standard"/>
        <w:rPr>
          <w:rFonts w:hint="eastAsia"/>
        </w:rPr>
      </w:pPr>
      <w:r>
        <w:t xml:space="preserve">Por otro lado, el bloque de comunicación que es ejecutado en pararelo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60" w:name="_Ref38220961"/>
      <w:bookmarkStart w:id="61" w:name="_Toc40382641"/>
      <w:r>
        <w:t>Bloque comunicación de UAV</w:t>
      </w:r>
      <w:bookmarkEnd w:id="60"/>
      <w:bookmarkEnd w:id="6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62" w:name="_Toc40382642"/>
      <w:r>
        <w:lastRenderedPageBreak/>
        <w:t xml:space="preserve">Esquema </w:t>
      </w:r>
      <w:r w:rsidR="000420C1">
        <w:t>tratamiento de mensajes en UAV</w:t>
      </w:r>
      <w:bookmarkEnd w:id="62"/>
    </w:p>
    <w:p w14:paraId="7E4713BE" w14:textId="3F46E19F" w:rsidR="006408E9" w:rsidRDefault="006408E9" w:rsidP="004A6868">
      <w:pPr>
        <w:pStyle w:val="titulo3"/>
        <w:rPr>
          <w:rFonts w:hint="eastAsia"/>
        </w:rPr>
      </w:pPr>
      <w:bookmarkStart w:id="63" w:name="_Toc40385631"/>
      <w:r>
        <w:t>Radar</w:t>
      </w:r>
      <w:bookmarkEnd w:id="6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64" w:name="_Ref38269596"/>
      <w:bookmarkStart w:id="65" w:name="_Toc40382643"/>
      <w:r>
        <w:t>Radar en subsistema UAV</w:t>
      </w:r>
      <w:bookmarkEnd w:id="64"/>
      <w:bookmarkEnd w:id="65"/>
    </w:p>
    <w:p w14:paraId="0F163745" w14:textId="006C115E" w:rsidR="00714121" w:rsidRDefault="00E70F3F" w:rsidP="004A6868">
      <w:pPr>
        <w:pStyle w:val="titulo2"/>
        <w:rPr>
          <w:rFonts w:hint="eastAsia"/>
        </w:rPr>
      </w:pPr>
      <w:bookmarkStart w:id="66" w:name="_Toc40385632"/>
      <w:r>
        <w:t>Subsistema</w:t>
      </w:r>
      <w:r w:rsidR="00714121">
        <w:t xml:space="preserve"> ATC</w:t>
      </w:r>
      <w:bookmarkEnd w:id="6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450A2826"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incializa la estructura de datos que maneja 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67" w:name="_Ref38270279"/>
      <w:bookmarkStart w:id="68" w:name="_Toc40382644"/>
      <w:r>
        <w:lastRenderedPageBreak/>
        <w:t>Bloque control de ATC</w:t>
      </w:r>
      <w:bookmarkEnd w:id="67"/>
      <w:bookmarkEnd w:id="68"/>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69" w:name="_Ref38273134"/>
      <w:bookmarkStart w:id="70" w:name="_Toc40382645"/>
      <w:r>
        <w:t>Esquema tratamiento de mensajes ATC</w:t>
      </w:r>
      <w:bookmarkEnd w:id="69"/>
      <w:bookmarkEnd w:id="70"/>
    </w:p>
    <w:p w14:paraId="2FDE490D" w14:textId="77777777" w:rsidR="00714121" w:rsidRDefault="004119E4" w:rsidP="004A6868">
      <w:pPr>
        <w:pStyle w:val="titulo2"/>
        <w:rPr>
          <w:rFonts w:hint="eastAsia"/>
        </w:rPr>
      </w:pPr>
      <w:bookmarkStart w:id="71" w:name="_Ref38299095"/>
      <w:bookmarkStart w:id="72" w:name="_Toc40385633"/>
      <w:r>
        <w:t>Interfaz de usuario</w:t>
      </w:r>
      <w:bookmarkEnd w:id="71"/>
      <w:bookmarkEnd w:id="7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73" w:name="_Hlk38299350"/>
      <w:r>
        <w:t xml:space="preserve">El simulador consta de una serie de parámetros </w:t>
      </w:r>
      <w:r w:rsidR="00CB3B84">
        <w:t>que deben ser inicializados al comienzo de la ejecución</w:t>
      </w:r>
      <w:bookmarkEnd w:id="7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lastRenderedPageBreak/>
        <w:drawing>
          <wp:inline distT="0" distB="0" distL="0" distR="0" wp14:anchorId="4A6C31B6" wp14:editId="34427771">
            <wp:extent cx="4552950" cy="5363749"/>
            <wp:effectExtent l="0" t="0" r="0" b="889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74" w:name="_Ref38299101"/>
      <w:bookmarkStart w:id="75" w:name="_Toc40382646"/>
      <w:r>
        <w:t>Interfaz de usuario del simulador</w:t>
      </w:r>
      <w:bookmarkEnd w:id="74"/>
      <w:bookmarkEnd w:id="75"/>
      <w:r>
        <w:t xml:space="preserve"> </w:t>
      </w:r>
    </w:p>
    <w:p w14:paraId="193B4B1A" w14:textId="02B236B8" w:rsidR="00F17E45" w:rsidRDefault="000A0AD5" w:rsidP="004A6868">
      <w:pPr>
        <w:pStyle w:val="titulo2"/>
        <w:rPr>
          <w:rFonts w:hint="eastAsia"/>
        </w:rPr>
      </w:pPr>
      <w:bookmarkStart w:id="76" w:name="_Toc40385634"/>
      <w:r>
        <w:t xml:space="preserve">Simulador para testear </w:t>
      </w:r>
      <w:r w:rsidR="0029024F">
        <w:t>el</w:t>
      </w:r>
      <w:r w:rsidR="00197326">
        <w:t xml:space="preserve"> </w:t>
      </w:r>
      <w:r>
        <w:t>algoritmo</w:t>
      </w:r>
      <w:bookmarkEnd w:id="76"/>
    </w:p>
    <w:p w14:paraId="0BB1E7CF" w14:textId="4688B466"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 xml:space="preserve">un segundo simulador que permita testear la evolución del algoritmo para la 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logramdo</w:t>
      </w:r>
      <w:r w:rsidR="00646397">
        <w:t xml:space="preserve"> un ahorro en tiempo tanto en el desarrollo del algoritmo como </w:t>
      </w:r>
      <w:r w:rsidR="00E46A35">
        <w:t xml:space="preserve">en la equicución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66ED15C5" w14:textId="45CEFC4D" w:rsidR="00E46A35" w:rsidRDefault="00691FF9" w:rsidP="000A0AD5">
      <w:pPr>
        <w:pStyle w:val="Standard"/>
        <w:rPr>
          <w:rFonts w:hint="eastAsia"/>
        </w:rPr>
      </w:pPr>
      <w:r>
        <w:lastRenderedPageBreak/>
        <w:t xml:space="preserve">El desarrollo de este segundo </w:t>
      </w:r>
      <w:r w:rsidR="00C44D71">
        <w:t>simulador</w:t>
      </w:r>
      <w:r>
        <w:t xml:space="preserve"> se ha llevado acabo con la herramienta MATLAB</w:t>
      </w:r>
      <w:r w:rsidR="00C44D71">
        <w:t xml:space="preserve">, incluyendo este en un único fichero qu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4A6868">
      <w:pPr>
        <w:pStyle w:val="titulo3"/>
        <w:rPr>
          <w:rFonts w:hint="eastAsia"/>
        </w:rPr>
      </w:pPr>
      <w:bookmarkStart w:id="77" w:name="_Toc40385635"/>
      <w:r>
        <w:t>Mecanismo p</w:t>
      </w:r>
      <w:r w:rsidR="008E6FA3">
        <w:t>ara detección de</w:t>
      </w:r>
      <w:r>
        <w:t xml:space="preserve"> colisiones</w:t>
      </w:r>
      <w:bookmarkEnd w:id="77"/>
    </w:p>
    <w:p w14:paraId="7A87E587" w14:textId="77777777" w:rsidR="00F17E45" w:rsidRDefault="00F17E45" w:rsidP="00F17E45">
      <w:pPr>
        <w:pStyle w:val="Standard"/>
        <w:rPr>
          <w:rFonts w:hint="eastAsia"/>
        </w:rPr>
      </w:pPr>
    </w:p>
    <w:p w14:paraId="565F3A84" w14:textId="5245F057"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Los UAVs son modelados como circunferencias para su simplecidad y dotándoles así de dicho margen de seguridad.</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618DA5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 xml:space="preserve">todos los UAVs existentes.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w:r w:rsidR="0060310C">
        <w:rPr>
          <w:i/>
          <w:iCs/>
        </w:rPr>
        <w:t xml:space="preserve">Pi=(x1,y1) </w:t>
      </w:r>
      <w:r w:rsidR="0060310C">
        <w:t xml:space="preserve">y </w:t>
      </w:r>
      <w:r w:rsidR="0060310C">
        <w:rPr>
          <w:i/>
          <w:iCs/>
        </w:rPr>
        <w:t>Pj=(x2,y2)</w:t>
      </w:r>
      <w:r w:rsidR="0060310C">
        <w:t>.</w:t>
      </w:r>
    </w:p>
    <w:p w14:paraId="027C345D" w14:textId="77777777" w:rsidR="00C45984" w:rsidRPr="0060310C" w:rsidRDefault="00C45984" w:rsidP="00A62464">
      <w:pPr>
        <w:pStyle w:val="Standard"/>
        <w:rPr>
          <w:rFonts w:hint="eastAsia"/>
        </w:rPr>
      </w:pPr>
    </w:p>
    <w:p w14:paraId="173904D2" w14:textId="20694934" w:rsidR="00DA1305" w:rsidRPr="00C45984" w:rsidRDefault="002F059E" w:rsidP="00F17E45">
      <w:pPr>
        <w:pStyle w:val="Standard"/>
        <w:rPr>
          <w:rFonts w:hint="eastAsia"/>
        </w:rPr>
      </w:pPr>
      <m:oMathPara>
        <m:oMath>
          <m:r>
            <w:rPr>
              <w:rFonts w:ascii="Cambria Math" w:hAnsi="Cambria Math"/>
            </w:rPr>
            <m:t>distance</m:t>
          </m:r>
          <m:d>
            <m:dPr>
              <m:ctrlPr>
                <w:rPr>
                  <w:rFonts w:ascii="Cambria Math" w:hAnsi="Cambria Math"/>
                  <w:i/>
                </w:rPr>
              </m:ctrlPr>
            </m:dPr>
            <m:e>
              <m:r>
                <w:rPr>
                  <w:rFonts w:ascii="Cambria Math" w:hAnsi="Cambria Math"/>
                </w:rPr>
                <m:t>Pi,Pj</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04B17ABF" w:rsidR="00DB5441" w:rsidRPr="005A48CD"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r>
                <w:rPr>
                  <w:rFonts w:ascii="Cambria Math" w:hAnsi="Cambria Math"/>
                </w:rPr>
                <m:t>Pi,Qj</m:t>
              </m:r>
            </m:e>
          </m:d>
          <m:r>
            <w:rPr>
              <w:rFonts w:ascii="Cambria Math" w:hAnsi="Cambria Math"/>
            </w:rPr>
            <m:t>&lt;2*radioUAV</m:t>
          </m:r>
        </m:oMath>
      </m:oMathPara>
    </w:p>
    <w:p w14:paraId="70B7400E" w14:textId="161C79B7"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Pr>
          <w:rFonts w:hint="eastAsia"/>
        </w:rPr>
        <w:t>Figura 20</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lastRenderedPageBreak/>
        <w:drawing>
          <wp:inline distT="0" distB="0" distL="0" distR="0" wp14:anchorId="5CB97A98" wp14:editId="68EE48DD">
            <wp:extent cx="3257550" cy="2743566"/>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294270" cy="2774492"/>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78" w:name="_Ref39601566"/>
      <w:bookmarkStart w:id="79" w:name="_Toc40382647"/>
      <w:r>
        <w:t>Mecanismo para detectar colisiones</w:t>
      </w:r>
      <w:bookmarkEnd w:id="78"/>
      <w:bookmarkEnd w:id="79"/>
    </w:p>
    <w:p w14:paraId="3BB1274B" w14:textId="4BBE0954" w:rsidR="00A20EE4" w:rsidRDefault="00A20EE4" w:rsidP="004A6868">
      <w:pPr>
        <w:pStyle w:val="titulo3"/>
        <w:rPr>
          <w:rFonts w:hint="eastAsia"/>
        </w:rPr>
      </w:pPr>
      <w:bookmarkStart w:id="80" w:name="_Toc40385636"/>
      <w:r>
        <w:t>Mecanismo para evitación de colisiones</w:t>
      </w:r>
      <w:bookmarkEnd w:id="80"/>
    </w:p>
    <w:p w14:paraId="5478B428" w14:textId="5BD6136F" w:rsidR="00A20EE4" w:rsidRDefault="00A20EE4" w:rsidP="00A20EE4">
      <w:pPr>
        <w:pStyle w:val="Standard"/>
        <w:rPr>
          <w:rFonts w:hint="eastAsia"/>
        </w:rPr>
      </w:pPr>
    </w:p>
    <w:p w14:paraId="7CB0D9C4" w14:textId="3E7D88C9" w:rsidR="00C53FB2" w:rsidRDefault="00C53FB2" w:rsidP="00A20EE4">
      <w:pPr>
        <w:pStyle w:val="Standard"/>
        <w:rPr>
          <w:rFonts w:hint="eastAsia"/>
        </w:rPr>
      </w:pPr>
      <w:r>
        <w:t xml:space="preserve">El mecanismo que </w:t>
      </w:r>
      <w:r w:rsidR="000F5AA1">
        <w:t>permite evitar las colisiones entre los distintos UAVs que sobrevuelan el espacio aéreo con un determiando fin, como sería el de entrega de paqueteria a diferentes destinos, es una de las partes más importantes</w:t>
      </w:r>
      <w:r w:rsidR="00B464AB">
        <w:t xml:space="preserve"> e interesantes</w:t>
      </w:r>
      <w:r w:rsidR="000F5AA1">
        <w:t xml:space="preserve"> que engloban a este TFG</w:t>
      </w:r>
      <w:r w:rsidR="00B464AB">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lastRenderedPageBreak/>
        <w:drawing>
          <wp:inline distT="0" distB="0" distL="0" distR="0" wp14:anchorId="508BA0AB" wp14:editId="1AF61CE3">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5BAC0FE5" w:rsidR="00BD39B5" w:rsidRDefault="00BD39B5" w:rsidP="00BD39B5">
      <w:pPr>
        <w:pStyle w:val="Figura-epgrafe"/>
        <w:rPr>
          <w:rFonts w:hint="eastAsia"/>
        </w:rPr>
      </w:pPr>
      <w:bookmarkStart w:id="81" w:name="_Ref39650295"/>
      <w:bookmarkStart w:id="82" w:name="_Toc40382648"/>
      <w:r>
        <w:t>Pseudocódigo de</w:t>
      </w:r>
      <w:r w:rsidR="00C30D3A">
        <w:t>l</w:t>
      </w:r>
      <w:r>
        <w:t xml:space="preserve"> algoritmo</w:t>
      </w:r>
      <w:bookmarkEnd w:id="81"/>
      <w:bookmarkEnd w:id="82"/>
    </w:p>
    <w:p w14:paraId="1F6D7E32" w14:textId="35F376BA" w:rsidR="00E76638" w:rsidRPr="00E76638" w:rsidRDefault="004B54A4" w:rsidP="00E76638">
      <w:pPr>
        <w:pStyle w:val="titulo4"/>
        <w:rPr>
          <w:rFonts w:hint="eastAsia"/>
        </w:rPr>
      </w:pPr>
      <w:bookmarkStart w:id="83" w:name="_Toc40385637"/>
      <w:r w:rsidRPr="0074678B">
        <w:t>Entradas</w:t>
      </w:r>
      <w:bookmarkEnd w:id="83"/>
    </w:p>
    <w:p w14:paraId="59AFADC6" w14:textId="37900CF0"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 cuatro:</w:t>
      </w:r>
    </w:p>
    <w:p w14:paraId="18630BB4" w14:textId="100AD7C9" w:rsidR="00E76638" w:rsidRDefault="00E76638" w:rsidP="00192B39">
      <w:pPr>
        <w:pStyle w:val="Standard"/>
        <w:numPr>
          <w:ilvl w:val="0"/>
          <w:numId w:val="15"/>
        </w:numPr>
        <w:rPr>
          <w:rFonts w:hint="eastAsia"/>
        </w:rPr>
      </w:pPr>
      <w:r>
        <w:t xml:space="preserve">Número de agentes o UAVs </w:t>
      </w:r>
    </w:p>
    <w:p w14:paraId="4009C14B" w14:textId="323DBF5B" w:rsidR="00E76638" w:rsidRDefault="00E76638" w:rsidP="00192B39">
      <w:pPr>
        <w:pStyle w:val="Standard"/>
        <w:numPr>
          <w:ilvl w:val="0"/>
          <w:numId w:val="15"/>
        </w:numPr>
        <w:rPr>
          <w:rFonts w:hint="eastAsia"/>
        </w:rPr>
      </w:pPr>
      <w:r>
        <w:t xml:space="preserve">Posición de inicio de cada agente o UAV </w:t>
      </w:r>
    </w:p>
    <w:p w14:paraId="5E07B7FD" w14:textId="5BC9BDB1" w:rsidR="00E76638" w:rsidRDefault="00E76638" w:rsidP="00192B39">
      <w:pPr>
        <w:pStyle w:val="Standard"/>
        <w:numPr>
          <w:ilvl w:val="0"/>
          <w:numId w:val="15"/>
        </w:numPr>
        <w:rPr>
          <w:rFonts w:hint="eastAsia"/>
        </w:rPr>
      </w:pPr>
      <w:r>
        <w:t xml:space="preserve">Velocidad máxima </w:t>
      </w:r>
    </w:p>
    <w:p w14:paraId="22F5469D" w14:textId="755397E0" w:rsidR="00BD39B5" w:rsidRDefault="00E76638" w:rsidP="00192B39">
      <w:pPr>
        <w:pStyle w:val="Standard"/>
        <w:numPr>
          <w:ilvl w:val="0"/>
          <w:numId w:val="15"/>
        </w:numPr>
        <w:rPr>
          <w:rFonts w:hint="eastAsia"/>
        </w:rPr>
      </w:pPr>
      <w:r>
        <w:t>Posición de destino de cada agente o UAV</w:t>
      </w:r>
    </w:p>
    <w:p w14:paraId="27A57D76" w14:textId="3CF2076E" w:rsidR="004C4907" w:rsidRDefault="00BB3DDA" w:rsidP="00AF608C">
      <w:pPr>
        <w:pStyle w:val="titulo4"/>
        <w:rPr>
          <w:rFonts w:hint="eastAsia"/>
        </w:rPr>
      </w:pPr>
      <w:bookmarkStart w:id="84" w:name="_Ref39677917"/>
      <w:bookmarkStart w:id="85" w:name="_Ref39677931"/>
      <w:bookmarkStart w:id="86" w:name="_Toc40385638"/>
      <w:r>
        <w:t>Velocidad válida</w:t>
      </w:r>
      <w:bookmarkEnd w:id="84"/>
      <w:bookmarkEnd w:id="85"/>
      <w:bookmarkEnd w:id="86"/>
    </w:p>
    <w:p w14:paraId="26D544FE" w14:textId="73B782D7" w:rsidR="004C4907" w:rsidRDefault="004C4907" w:rsidP="00A20EE4">
      <w:pPr>
        <w:pStyle w:val="Standard"/>
        <w:rPr>
          <w:rFonts w:hint="eastAsia"/>
        </w:rPr>
      </w:pPr>
    </w:p>
    <w:p w14:paraId="489A0C6B" w14:textId="6E6118FD" w:rsidR="0083537F" w:rsidRDefault="0083537F" w:rsidP="00A20EE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Pr>
          <w:rFonts w:hint="eastAsia"/>
        </w:rPr>
        <w:t>Figura 21</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lastRenderedPageBreak/>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4ABA7E1">
            <wp:extent cx="3468756" cy="3635523"/>
            <wp:effectExtent l="0" t="0" r="0" b="317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473463" cy="3640456"/>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87" w:name="_Toc40382649"/>
      <w:r>
        <w:t>Velocidad válida inicial en simulador</w:t>
      </w:r>
      <w:bookmarkEnd w:id="8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68E6551B" w:rsidR="00FE0556" w:rsidRDefault="00FE0556" w:rsidP="0039538A">
      <w:pPr>
        <w:pStyle w:val="Standard"/>
        <w:rPr>
          <w:rFonts w:hint="eastAsia"/>
        </w:rPr>
      </w:pPr>
      <w:r>
        <w:t>Dados dos conjuntos R={valores obstáculo velocidad} y G={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88" w:name="_Toc40382650"/>
      <w:r>
        <w:t>V</w:t>
      </w:r>
      <w:r w:rsidR="00BA3B0C">
        <w:t>elocidad válida</w:t>
      </w:r>
      <w:r>
        <w:t xml:space="preserve"> truncada</w:t>
      </w:r>
      <w:bookmarkEnd w:id="88"/>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192B39">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192B39">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AF608C">
      <w:pPr>
        <w:pStyle w:val="titulo4"/>
        <w:rPr>
          <w:rFonts w:hint="eastAsia"/>
        </w:rPr>
      </w:pPr>
      <w:bookmarkStart w:id="89" w:name="_Toc40385639"/>
      <w:r>
        <w:t>Obstáculo de velocidad</w:t>
      </w:r>
      <w:bookmarkEnd w:id="89"/>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124E7EBE">
            <wp:extent cx="3578087" cy="3563972"/>
            <wp:effectExtent l="0" t="0" r="381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585445" cy="3571301"/>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90" w:name="_Toc40382651"/>
      <w:r>
        <w:t>Obstáculo velocidad en simulador</w:t>
      </w:r>
      <w:r w:rsidR="00B2222E">
        <w:t xml:space="preserve"> (agente 1 con 3)</w:t>
      </w:r>
      <w:bookmarkEnd w:id="90"/>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lastRenderedPageBreak/>
        <w:drawing>
          <wp:inline distT="0" distB="0" distL="0" distR="0" wp14:anchorId="5FB9D4B0" wp14:editId="12AABE64">
            <wp:extent cx="3299791" cy="328038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307259" cy="3287804"/>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91" w:name="_Toc40382652"/>
      <w:r>
        <w:t>Semiplano de obstáculo velocidad (agente 1 con 3)</w:t>
      </w:r>
      <w:bookmarkEnd w:id="91"/>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drawing>
          <wp:inline distT="0" distB="0" distL="0" distR="0" wp14:anchorId="59C96652" wp14:editId="7F5C142F">
            <wp:extent cx="3021496" cy="3021496"/>
            <wp:effectExtent l="0" t="0" r="7620" b="762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026168" cy="3026168"/>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92" w:name="_Toc40382653"/>
      <w:r>
        <w:t>Ampliación de obstáculo</w:t>
      </w:r>
      <w:r w:rsidR="00735E9F">
        <w:t xml:space="preserve"> según vector velocidad</w:t>
      </w:r>
      <w:r w:rsidR="002557E8">
        <w:t xml:space="preserve"> (agente 1 con 3)</w:t>
      </w:r>
      <w:bookmarkEnd w:id="92"/>
    </w:p>
    <w:p w14:paraId="234D67DB" w14:textId="23BD9582" w:rsidR="00F379ED" w:rsidRDefault="00F5184D" w:rsidP="00AF608C">
      <w:pPr>
        <w:pStyle w:val="titulo4"/>
        <w:rPr>
          <w:rFonts w:hint="eastAsia"/>
        </w:rPr>
      </w:pPr>
      <w:bookmarkStart w:id="93" w:name="_Toc40385640"/>
      <w:r>
        <w:t>Velocidad óptima</w:t>
      </w:r>
      <w:bookmarkEnd w:id="93"/>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t>La elección</w:t>
      </w:r>
      <w:r w:rsidR="003230E8">
        <w:t xml:space="preserve"> de la velocidad óptima </w:t>
      </w:r>
      <w:r w:rsidR="00066284">
        <w:t xml:space="preserve">se realiza en función de las velocidades válidas </w:t>
      </w:r>
      <w:r w:rsidR="00066284">
        <w:lastRenderedPageBreak/>
        <w:t>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565D19DA">
            <wp:extent cx="3776869" cy="304907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89503" cy="3059274"/>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94" w:name="_Ref39678207"/>
      <w:bookmarkStart w:id="95" w:name="_Toc40382654"/>
      <w:r>
        <w:t>Cálculo de velocidad óptima</w:t>
      </w:r>
      <w:bookmarkEnd w:id="94"/>
      <w:bookmarkEnd w:id="95"/>
    </w:p>
    <w:p w14:paraId="3D75F749" w14:textId="40D78C97" w:rsidR="00BD39B5" w:rsidRDefault="00994F85" w:rsidP="00A20EE4">
      <w:pPr>
        <w:pStyle w:val="Standard"/>
        <w:rPr>
          <w:rFonts w:hint="eastAsia"/>
        </w:rPr>
      </w:pPr>
      <w:r>
        <w:t>Esta función cuenta con dos posibles casos que son tartados de forma independiente:</w:t>
      </w:r>
    </w:p>
    <w:p w14:paraId="671A0584" w14:textId="5B0EDA72" w:rsidR="008A6672" w:rsidRDefault="00994F85" w:rsidP="00192B39">
      <w:pPr>
        <w:pStyle w:val="Standard"/>
        <w:numPr>
          <w:ilvl w:val="0"/>
          <w:numId w:val="17"/>
        </w:numPr>
        <w:rPr>
          <w:rFonts w:hint="eastAsia"/>
        </w:rPr>
      </w:pPr>
      <w:r>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192B39">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lastRenderedPageBreak/>
        <w:drawing>
          <wp:inline distT="0" distB="0" distL="0" distR="0" wp14:anchorId="3147FE8D" wp14:editId="2CB73AEE">
            <wp:extent cx="2663687" cy="2679264"/>
            <wp:effectExtent l="0" t="0" r="381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684235" cy="2699932"/>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96" w:name="_Toc40382655"/>
      <w:r>
        <w:t>Ocho puntos de corte posibles</w:t>
      </w:r>
      <w:bookmarkEnd w:id="96"/>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1F501446">
            <wp:extent cx="2768837" cy="274320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774331" cy="2748644"/>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97" w:name="_Toc40382656"/>
      <w:r>
        <w:rPr>
          <w:rFonts w:hint="eastAsia"/>
        </w:rPr>
        <w:t>Cuatro</w:t>
      </w:r>
      <w:r>
        <w:t xml:space="preserve"> puntos</w:t>
      </w:r>
      <w:r w:rsidR="00D23FDF">
        <w:t xml:space="preserve"> en esquinas</w:t>
      </w:r>
      <w:bookmarkEnd w:id="97"/>
    </w:p>
    <w:p w14:paraId="1323EE61" w14:textId="5C543BEE" w:rsidR="00BD39B5" w:rsidRDefault="00DF7FE4" w:rsidP="00A20EE4">
      <w:pPr>
        <w:pStyle w:val="Standard"/>
        <w:rPr>
          <w:rFonts w:hint="eastAsia"/>
        </w:rPr>
      </w:pPr>
      <w:r>
        <w:t>Calculados los doce puntos posibles, se</w:t>
      </w:r>
      <w:r w:rsidR="003B70C7">
        <w:t xml:space="preserve"> </w:t>
      </w:r>
      <w:r>
        <w:t>determin</w:t>
      </w:r>
      <w:r w:rsidR="003B70C7">
        <w:t>a cual de ellos es el óptimo</w:t>
      </w:r>
      <w:r w:rsidR="00504D6D">
        <w:t xml:space="preserve">. Esto se realiza </w:t>
      </w:r>
      <w:r w:rsidR="005E4311">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p>
    <w:p w14:paraId="637AA731" w14:textId="45C90832" w:rsidR="00504D6D" w:rsidRDefault="00504D6D" w:rsidP="00504D6D">
      <w:pPr>
        <w:pStyle w:val="Standard"/>
        <w:jc w:val="center"/>
        <w:rPr>
          <w:rFonts w:hint="eastAsia"/>
        </w:rPr>
      </w:pPr>
      <w:r>
        <w:rPr>
          <w:noProof/>
        </w:rPr>
        <w:lastRenderedPageBreak/>
        <w:drawing>
          <wp:inline distT="0" distB="0" distL="0" distR="0" wp14:anchorId="1B39F87A" wp14:editId="18EB0B6B">
            <wp:extent cx="3488634" cy="2848273"/>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496817" cy="2854954"/>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98" w:name="_Toc40382657"/>
      <w:r>
        <w:t>Elección de velocidad óptima</w:t>
      </w:r>
      <w:bookmarkEnd w:id="98"/>
    </w:p>
    <w:p w14:paraId="63C6EB4B" w14:textId="548C6A43" w:rsidR="00504D6D" w:rsidRDefault="00504D6D" w:rsidP="00504D6D">
      <w:pPr>
        <w:pStyle w:val="Standard"/>
        <w:jc w:val="left"/>
        <w:rPr>
          <w:rFonts w:hint="eastAsia"/>
        </w:rPr>
      </w:pPr>
    </w:p>
    <w:p w14:paraId="606C3DB1" w14:textId="77777777" w:rsidR="00BD39B5" w:rsidRDefault="00BD39B5" w:rsidP="00A20EE4">
      <w:pPr>
        <w:pStyle w:val="Standard"/>
        <w:rPr>
          <w:rFonts w:hint="eastAsia"/>
        </w:rPr>
      </w:pPr>
    </w:p>
    <w:p w14:paraId="521D461C" w14:textId="77777777" w:rsidR="00EC3492" w:rsidRDefault="00EC3492" w:rsidP="00A20EE4">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99" w:name="_Toc40385641"/>
      <w:r>
        <w:lastRenderedPageBreak/>
        <w:t>Experimentos y resultados</w:t>
      </w:r>
      <w:bookmarkEnd w:id="44"/>
      <w:bookmarkEnd w:id="99"/>
    </w:p>
    <w:p w14:paraId="49D14850" w14:textId="0A50C288" w:rsidR="00222BE9" w:rsidRDefault="00381CA2">
      <w:pPr>
        <w:pStyle w:val="Standard"/>
        <w:rPr>
          <w:rFonts w:hint="eastAsia"/>
        </w:rPr>
      </w:pPr>
      <w:r>
        <w:t>Uno de los aspectos más importantes</w:t>
      </w:r>
      <w:r w:rsidR="00C40E1D">
        <w:t xml:space="preserve"> </w:t>
      </w:r>
      <w:r>
        <w:t xml:space="preserve">consiste en el estudio y análisis de los </w:t>
      </w:r>
      <w:r w:rsidR="00C40E1D">
        <w:t>datos obtenidos. Este estudio determinará la viabilidad de la solución, o la posible mejora respecto a otros algoritmos, así como aquellos aspectos que caben destacar.</w:t>
      </w:r>
    </w:p>
    <w:p w14:paraId="57439387" w14:textId="5771C685" w:rsidR="00C40E1D" w:rsidRDefault="00C40E1D">
      <w:pPr>
        <w:pStyle w:val="Standard"/>
        <w:rPr>
          <w:rFonts w:hint="eastAsia"/>
        </w:rPr>
      </w:pPr>
      <w:r>
        <w:t>Para ello se ha construido un banco de pruebas por medio de la modificación de aquellas variables que interesan de cara a comparativas o análisis del comportamiento de dicho algoritmo.</w:t>
      </w:r>
    </w:p>
    <w:p w14:paraId="7CCFFC0D" w14:textId="4F1124EB" w:rsidR="00222BE9" w:rsidRDefault="00E06C03" w:rsidP="00AD2489">
      <w:pPr>
        <w:pStyle w:val="Captulo-Nivel2"/>
        <w:rPr>
          <w:rFonts w:hint="eastAsia"/>
        </w:rPr>
      </w:pPr>
      <w:bookmarkStart w:id="100" w:name="__RefNumPara__705_1262559257"/>
      <w:r>
        <w:t xml:space="preserve"> </w:t>
      </w:r>
      <w:bookmarkStart w:id="101" w:name="_Toc40385642"/>
      <w:bookmarkEnd w:id="100"/>
      <w:r w:rsidR="003C2404">
        <w:t>Simulaciones algoritmo</w:t>
      </w:r>
      <w:bookmarkEnd w:id="101"/>
    </w:p>
    <w:p w14:paraId="52057A81" w14:textId="4D15FB36" w:rsidR="00222BE9" w:rsidRDefault="00E06C03">
      <w:pPr>
        <w:pStyle w:val="Standard"/>
        <w:rPr>
          <w:rFonts w:hint="eastAsia"/>
        </w:rPr>
      </w:pPr>
      <w:r>
        <w:t>owpqeu rwiqehr qw ejroñ</w:t>
      </w:r>
    </w:p>
    <w:p w14:paraId="5F5332BD" w14:textId="6F24B27D" w:rsidR="006A2F2D" w:rsidRDefault="006A2F2D">
      <w:pPr>
        <w:pStyle w:val="Standard"/>
        <w:rPr>
          <w:rFonts w:hint="eastAsia"/>
        </w:rPr>
      </w:pPr>
    </w:p>
    <w:p w14:paraId="6DE06982" w14:textId="0D221210" w:rsidR="006A2F2D" w:rsidRDefault="006A2F2D">
      <w:pPr>
        <w:pStyle w:val="Standard"/>
        <w:rPr>
          <w:rFonts w:hint="eastAsia"/>
        </w:rPr>
      </w:pPr>
    </w:p>
    <w:p w14:paraId="6F1BB262" w14:textId="0A4C4A57" w:rsidR="006A2F2D" w:rsidRDefault="006A2F2D">
      <w:pPr>
        <w:pStyle w:val="Standard"/>
        <w:rPr>
          <w:rFonts w:hint="eastAsia"/>
        </w:rPr>
      </w:pPr>
    </w:p>
    <w:p w14:paraId="2BCCA527" w14:textId="77777777" w:rsidR="006A2F2D" w:rsidRDefault="006A2F2D">
      <w:pPr>
        <w:pStyle w:val="Standard"/>
        <w:rPr>
          <w:rFonts w:hint="eastAsia"/>
        </w:rPr>
      </w:pPr>
    </w:p>
    <w:p w14:paraId="37398367" w14:textId="1D086D87" w:rsidR="00222BE9" w:rsidRDefault="00E06C03" w:rsidP="00AD2489">
      <w:pPr>
        <w:pStyle w:val="Captulo-Nivel2"/>
        <w:rPr>
          <w:rFonts w:hint="eastAsia"/>
        </w:rPr>
      </w:pPr>
      <w:r>
        <w:t xml:space="preserve"> </w:t>
      </w:r>
      <w:bookmarkStart w:id="102" w:name="_Toc40385643"/>
      <w:r>
        <w:t>Otra sección</w:t>
      </w:r>
      <w:bookmarkEnd w:id="102"/>
    </w:p>
    <w:p w14:paraId="3472C668" w14:textId="4894F327" w:rsidR="00222BE9" w:rsidRDefault="00E06C03">
      <w:pPr>
        <w:pStyle w:val="Standard"/>
        <w:rPr>
          <w:rFonts w:hint="eastAsia"/>
        </w:rPr>
      </w:pPr>
      <w:r>
        <w:t xml:space="preserve">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w:t>
      </w:r>
      <w:r>
        <w:lastRenderedPageBreak/>
        <w:t>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w:t>
      </w:r>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03" w:name="_Toc40385644"/>
      <w:r>
        <w:lastRenderedPageBreak/>
        <w:t>Conclusiones y propuestas</w:t>
      </w:r>
      <w:bookmarkEnd w:id="103"/>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3DDA3A89" w:rsidR="00222BE9" w:rsidRDefault="00E06C03" w:rsidP="00AD2489">
      <w:pPr>
        <w:pStyle w:val="Captulo-Nivel2"/>
        <w:rPr>
          <w:rFonts w:hint="eastAsia"/>
        </w:rPr>
      </w:pPr>
      <w:r>
        <w:t xml:space="preserve"> </w:t>
      </w:r>
      <w:bookmarkStart w:id="104" w:name="_Toc40385645"/>
      <w:r>
        <w:t>Conclusiones</w:t>
      </w:r>
      <w:bookmarkEnd w:id="104"/>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05" w:name="_Toc40385646"/>
      <w:r>
        <w:t>Trabajo futuro</w:t>
      </w:r>
      <w:bookmarkEnd w:id="105"/>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06" w:name="_Toc40385647"/>
      <w:r>
        <w:lastRenderedPageBreak/>
        <w:t>Bibliografía</w:t>
      </w:r>
      <w:bookmarkEnd w:id="106"/>
    </w:p>
    <w:p w14:paraId="167F9470" w14:textId="02D6DEC5" w:rsidR="00007AB6" w:rsidRPr="00007AB6" w:rsidRDefault="00E06C03" w:rsidP="00007AB6">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007AB6" w:rsidRPr="00007AB6">
        <w:rPr>
          <w:rFonts w:cs="Times New Roman"/>
          <w:noProof/>
        </w:rPr>
        <w:t>[1]</w:t>
      </w:r>
      <w:r w:rsidR="00007AB6" w:rsidRPr="00007AB6">
        <w:rPr>
          <w:rFonts w:cs="Times New Roman"/>
          <w:noProof/>
        </w:rPr>
        <w:tab/>
        <w:t>“‘Sense and Avoid’, seguridad en el vuelo de los UAV | Embention.” [Online]. Available: https://www.embention.com/es/news/sense-and-avoid-seguridad-vuelo-uav/.</w:t>
      </w:r>
    </w:p>
    <w:p w14:paraId="376E3EBE"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2]</w:t>
      </w:r>
      <w:r w:rsidRPr="00007AB6">
        <w:rPr>
          <w:rFonts w:cs="Times New Roman"/>
          <w:noProof/>
        </w:rPr>
        <w:tab/>
        <w:t>J. K. Kuchar and L. C. Yang, “A Review of Conflict Detection and Resolution Modeling Methods,” 2000.</w:t>
      </w:r>
    </w:p>
    <w:p w14:paraId="1B69BF64"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3]</w:t>
      </w:r>
      <w:r w:rsidRPr="00007AB6">
        <w:rPr>
          <w:rFonts w:cs="Times New Roman"/>
          <w:noProof/>
        </w:rPr>
        <w:tab/>
        <w:t xml:space="preserve">J. Sun, J. Tang, and S. Lao, “Collision Avoidance for Cooperative UAVs with Optimized Artificial Potential Field Algorithm,” </w:t>
      </w:r>
      <w:r w:rsidRPr="00007AB6">
        <w:rPr>
          <w:rFonts w:cs="Times New Roman"/>
          <w:i/>
          <w:iCs/>
          <w:noProof/>
        </w:rPr>
        <w:t>IEEE Access</w:t>
      </w:r>
      <w:r w:rsidRPr="00007AB6">
        <w:rPr>
          <w:rFonts w:cs="Times New Roman"/>
          <w:noProof/>
        </w:rPr>
        <w:t>, vol. 5, pp. 18382–18390, Aug. 2017, doi: 10.1109/ACCESS.2017.2746752.</w:t>
      </w:r>
    </w:p>
    <w:p w14:paraId="42E013EE"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4]</w:t>
      </w:r>
      <w:r w:rsidRPr="00007AB6">
        <w:rPr>
          <w:rFonts w:cs="Times New Roman"/>
          <w:noProof/>
        </w:rPr>
        <w:tab/>
        <w:t xml:space="preserve">H. Zhang, P. Wang, Y. Zhang, B. Li, and Y. Zhao, “A Novel Dynamic Path Re-Planning Algorithm with Heading Constraints for Human following Robots,” </w:t>
      </w:r>
      <w:r w:rsidRPr="00007AB6">
        <w:rPr>
          <w:rFonts w:cs="Times New Roman"/>
          <w:i/>
          <w:iCs/>
          <w:noProof/>
        </w:rPr>
        <w:t>IEEE Access</w:t>
      </w:r>
      <w:r w:rsidRPr="00007AB6">
        <w:rPr>
          <w:rFonts w:cs="Times New Roman"/>
          <w:noProof/>
        </w:rPr>
        <w:t>, vol. 8, pp. 49329–49337, 2020, doi: 10.1109/ACCESS.2020.2979867.</w:t>
      </w:r>
    </w:p>
    <w:p w14:paraId="29695892"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5]</w:t>
      </w:r>
      <w:r w:rsidRPr="00007AB6">
        <w:rPr>
          <w:rFonts w:cs="Times New Roman"/>
          <w:noProof/>
        </w:rPr>
        <w:tab/>
        <w:t>“Wayback Machine.” [Online]. Available: https://web.archive.org/web/20110716231935/http://cswww.essex.ac.uk/technical-reports/2007/tr-csm469.pdf.</w:t>
      </w:r>
    </w:p>
    <w:p w14:paraId="49779AFA"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6]</w:t>
      </w:r>
      <w:r w:rsidRPr="00007AB6">
        <w:rPr>
          <w:rFonts w:cs="Times New Roman"/>
          <w:noProof/>
        </w:rPr>
        <w:tab/>
        <w:t xml:space="preserve">R. Poli, “Analysis of the Publications on the Applications of  Particle Swarm Optimisation,” </w:t>
      </w:r>
      <w:r w:rsidRPr="00007AB6">
        <w:rPr>
          <w:rFonts w:cs="Times New Roman"/>
          <w:i/>
          <w:iCs/>
          <w:noProof/>
        </w:rPr>
        <w:t>J. Artif. Evol. Appl.</w:t>
      </w:r>
      <w:r w:rsidRPr="00007AB6">
        <w:rPr>
          <w:rFonts w:cs="Times New Roman"/>
          <w:noProof/>
        </w:rPr>
        <w:t>, vol. 685175, 2008, doi: 10.1155/2008/685175.</w:t>
      </w:r>
    </w:p>
    <w:p w14:paraId="0C813CAB"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7]</w:t>
      </w:r>
      <w:r w:rsidRPr="00007AB6">
        <w:rPr>
          <w:rFonts w:cs="Times New Roman"/>
          <w:noProof/>
        </w:rPr>
        <w:tab/>
        <w:t>“Wireless Technology: A PhD Engineer’s Random Thoughts: An Introduction to Particle Swarm Optimization (PSO) with Applications to Antenna Optimization Problems.” [Online]. Available: http://wirelesstechthoughts.blogspot.com/2013/06/an-introduction-to-particle-swarm.html.</w:t>
      </w:r>
    </w:p>
    <w:p w14:paraId="55012969"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8]</w:t>
      </w:r>
      <w:r w:rsidRPr="00007AB6">
        <w:rPr>
          <w:rFonts w:cs="Times New Roman"/>
          <w:noProof/>
        </w:rPr>
        <w:tab/>
        <w:t xml:space="preserve">A. Chakravarthy and D. Ghose, “Obstacle avoidance in a dynamic environment: A collision cone approach,” </w:t>
      </w:r>
      <w:r w:rsidRPr="00007AB6">
        <w:rPr>
          <w:rFonts w:cs="Times New Roman"/>
          <w:i/>
          <w:iCs/>
          <w:noProof/>
        </w:rPr>
        <w:t>IEEE Trans. Syst. Man, Cybern. Part ASystems Humans.</w:t>
      </w:r>
      <w:r w:rsidRPr="00007AB6">
        <w:rPr>
          <w:rFonts w:cs="Times New Roman"/>
          <w:noProof/>
        </w:rPr>
        <w:t>, vol. 28, no. 5, pp. 562–574, 1998, doi: 10.1109/3468.709600.</w:t>
      </w:r>
    </w:p>
    <w:p w14:paraId="289E9150"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9]</w:t>
      </w:r>
      <w:r w:rsidRPr="00007AB6">
        <w:rPr>
          <w:rFonts w:cs="Times New Roman"/>
          <w:noProof/>
        </w:rPr>
        <w:tab/>
        <w:t>Z. A. Daniels, L. A. Wright, J. M. Holt, and S. Biaz, “Collision Avoidance of Multiple UAS Using a Collision Cone-Based Cost Function.”</w:t>
      </w:r>
    </w:p>
    <w:p w14:paraId="663980AD"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10]</w:t>
      </w:r>
      <w:r w:rsidRPr="00007AB6">
        <w:rPr>
          <w:rFonts w:cs="Times New Roman"/>
          <w:noProof/>
        </w:rPr>
        <w:tab/>
        <w:t xml:space="preserve">M. Shanmugavel, A. Tsourdos, B. White, and R. Zbikowski, “Co-operative path planning of multiple UAVs using Dubins paths with clothoid arcs,” </w:t>
      </w:r>
      <w:r w:rsidRPr="00007AB6">
        <w:rPr>
          <w:rFonts w:cs="Times New Roman"/>
          <w:i/>
          <w:iCs/>
          <w:noProof/>
        </w:rPr>
        <w:t xml:space="preserve">Control Eng. </w:t>
      </w:r>
      <w:r w:rsidRPr="00007AB6">
        <w:rPr>
          <w:rFonts w:cs="Times New Roman"/>
          <w:i/>
          <w:iCs/>
          <w:noProof/>
        </w:rPr>
        <w:lastRenderedPageBreak/>
        <w:t>Pract.</w:t>
      </w:r>
      <w:r w:rsidRPr="00007AB6">
        <w:rPr>
          <w:rFonts w:cs="Times New Roman"/>
          <w:noProof/>
        </w:rPr>
        <w:t>, vol. 18, no. 9, pp. 1084–1092, Sep. 2010, doi: 10.1016/j.conengprac.2009.02.010.</w:t>
      </w:r>
    </w:p>
    <w:p w14:paraId="470A6C27"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11]</w:t>
      </w:r>
      <w:r w:rsidRPr="00007AB6">
        <w:rPr>
          <w:rFonts w:cs="Times New Roman"/>
          <w:noProof/>
        </w:rPr>
        <w:tab/>
        <w:t>J. Van Den Berg, S. J. Guy, M. Lin, and D. Manocha, “Reciprocal n-body Collision Avoidance.”</w:t>
      </w:r>
    </w:p>
    <w:p w14:paraId="75E3DEF2"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12]</w:t>
      </w:r>
      <w:r w:rsidRPr="00007AB6">
        <w:rPr>
          <w:rFonts w:cs="Times New Roman"/>
          <w:noProof/>
        </w:rPr>
        <w:tab/>
        <w:t>“Evitación de colisiones recíprocas y navegación para videojuegos | Software Intel®.” [Online]. Available: https://software.intel.com/en-us/articles/reciprocal-collision-avoidance-and-navigation-for-video-games.</w:t>
      </w:r>
    </w:p>
    <w:p w14:paraId="41ECCE65"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13]</w:t>
      </w:r>
      <w:r w:rsidRPr="00007AB6">
        <w:rPr>
          <w:rFonts w:cs="Times New Roman"/>
          <w:noProof/>
        </w:rPr>
        <w:tab/>
        <w:t>“MATLAB - El lenguaje del cálculo técnico - MATLAB &amp; Simulink.” [Online]. Available: https://es.mathworks.com/products/matlab.html.</w:t>
      </w:r>
    </w:p>
    <w:p w14:paraId="34B6C27F" w14:textId="77777777" w:rsidR="00007AB6" w:rsidRPr="00007AB6" w:rsidRDefault="00007AB6" w:rsidP="00007AB6">
      <w:pPr>
        <w:autoSpaceDE w:val="0"/>
        <w:adjustRightInd w:val="0"/>
        <w:spacing w:line="360" w:lineRule="auto"/>
        <w:ind w:left="640" w:hanging="640"/>
        <w:rPr>
          <w:rFonts w:cs="Times New Roman"/>
          <w:noProof/>
        </w:rPr>
      </w:pPr>
      <w:r w:rsidRPr="00007AB6">
        <w:rPr>
          <w:rFonts w:cs="Times New Roman"/>
          <w:noProof/>
        </w:rPr>
        <w:t>[14]</w:t>
      </w:r>
      <w:r w:rsidRPr="00007AB6">
        <w:rPr>
          <w:rFonts w:cs="Times New Roman"/>
          <w:noProof/>
        </w:rPr>
        <w:tab/>
        <w:t>“Simulink - Simulación y diseño basado en modelos - MATLAB &amp; Simulink.” [Online]. Available: https://es.mathworks.com/products/simulink.html.</w:t>
      </w:r>
    </w:p>
    <w:p w14:paraId="625058C1" w14:textId="77777777" w:rsidR="00007AB6" w:rsidRPr="00007AB6" w:rsidRDefault="00007AB6" w:rsidP="00007AB6">
      <w:pPr>
        <w:autoSpaceDE w:val="0"/>
        <w:adjustRightInd w:val="0"/>
        <w:spacing w:line="360" w:lineRule="auto"/>
        <w:ind w:left="640" w:hanging="640"/>
        <w:rPr>
          <w:noProof/>
        </w:rPr>
      </w:pPr>
      <w:r w:rsidRPr="00007AB6">
        <w:rPr>
          <w:rFonts w:cs="Times New Roman"/>
          <w:noProof/>
        </w:rPr>
        <w:t>[15]</w:t>
      </w:r>
      <w:r w:rsidRPr="00007AB6">
        <w:rPr>
          <w:rFonts w:cs="Times New Roman"/>
          <w:noProof/>
        </w:rPr>
        <w:tab/>
        <w:t>“Crear un repositorio Git en Github y subir el código.” [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07" w:name="_Toc40385648"/>
      <w:r>
        <w:lastRenderedPageBreak/>
        <w:t>Anexos</w:t>
      </w:r>
      <w:bookmarkEnd w:id="107"/>
    </w:p>
    <w:p w14:paraId="3658D3E5" w14:textId="60841FE2" w:rsidR="00222BE9" w:rsidRDefault="00E06C03" w:rsidP="00AD2489">
      <w:pPr>
        <w:pStyle w:val="Seccin-ANEXO"/>
        <w:rPr>
          <w:rFonts w:hint="eastAsia"/>
        </w:rPr>
      </w:pPr>
      <w:r>
        <w:t xml:space="preserve"> </w:t>
      </w:r>
      <w:bookmarkStart w:id="108" w:name="_Toc40385649"/>
      <w:r>
        <w:t xml:space="preserve">Ejemplo de uso de </w:t>
      </w:r>
      <w:r w:rsidRPr="00C87981">
        <w:t>la</w:t>
      </w:r>
      <w:r>
        <w:t xml:space="preserve"> herramienta</w:t>
      </w:r>
      <w:bookmarkEnd w:id="108"/>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09" w:name="_Toc40385650"/>
      <w:r>
        <w:t>Manual de usuario</w:t>
      </w:r>
      <w:bookmarkEnd w:id="109"/>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110" w:name="_Toc480805014"/>
      <w:r>
        <w:t>Un ejemplo de tabla</w:t>
      </w:r>
      <w:bookmarkEnd w:id="11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B19CB3" w14:textId="77777777" w:rsidR="00192B39" w:rsidRDefault="00192B39">
      <w:pPr>
        <w:rPr>
          <w:rFonts w:hint="eastAsia"/>
        </w:rPr>
      </w:pPr>
      <w:r>
        <w:separator/>
      </w:r>
    </w:p>
  </w:endnote>
  <w:endnote w:type="continuationSeparator" w:id="0">
    <w:p w14:paraId="4F6674DC" w14:textId="77777777" w:rsidR="00192B39" w:rsidRDefault="00192B3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charset w:val="00"/>
    <w:family w:val="swiss"/>
    <w:pitch w:val="variable"/>
    <w:sig w:usb0="E7002EFF" w:usb1="5200FDFF" w:usb2="0A042021" w:usb3="00000000" w:csb0="000001FF"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AC7C79" w:rsidRDefault="00AC7C79"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AC7C79" w:rsidRPr="006D3BB5" w:rsidRDefault="00AC7C79"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AC7C79" w:rsidRDefault="00AC7C79"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AC7C79" w:rsidRPr="006D3BB5" w:rsidRDefault="00AC7C79"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AC7C79" w:rsidRDefault="00AC7C79"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AC7C79" w:rsidRDefault="00AC7C79"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AC7C79" w:rsidRPr="006D3BB5" w:rsidRDefault="00AC7C79"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6D251E" w14:textId="77777777" w:rsidR="00192B39" w:rsidRDefault="00192B39" w:rsidP="000D6EA9">
      <w:pPr>
        <w:jc w:val="center"/>
        <w:rPr>
          <w:rFonts w:hint="eastAsia"/>
        </w:rPr>
      </w:pPr>
    </w:p>
  </w:footnote>
  <w:footnote w:type="continuationSeparator" w:id="0">
    <w:p w14:paraId="44E4F9AF" w14:textId="77777777" w:rsidR="00192B39" w:rsidRDefault="00192B3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AC7C79" w:rsidRDefault="00AC7C79">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AC7C79" w:rsidRPr="0040455E" w:rsidRDefault="00AC7C79"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AC7C79" w:rsidRDefault="00AC7C79">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AC7C79" w:rsidRDefault="00AC7C79">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AC7C79" w:rsidRDefault="00AC7C79">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5E743676" w:rsidR="00AC7C79" w:rsidRDefault="00AC7C79" w:rsidP="001368BC">
    <w:pPr>
      <w:pStyle w:val="Encabezado"/>
      <w:jc w:val="left"/>
      <w:rPr>
        <w:rFonts w:hint="eastAsia"/>
      </w:rPr>
    </w:pPr>
    <w:fldSimple w:instr=" STYLEREF  &quot;*Capítulo - Nivel 1&quot; \n  \* MERGEFORMAT ">
      <w:r w:rsidR="0033665D">
        <w:rPr>
          <w:rFonts w:hint="eastAsia"/>
          <w:noProof/>
        </w:rPr>
        <w:t>CAPÍTULO 2</w:t>
      </w:r>
    </w:fldSimple>
    <w:r>
      <w:t xml:space="preserve">. </w:t>
    </w:r>
    <w:fldSimple w:instr=" STYLEREF  &quot;*Capítulo - Nivel 1&quot; \t  \* MERGEFORMAT ">
      <w:r w:rsidR="0033665D">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28161BBE" w:rsidR="00AC7C79" w:rsidRPr="006D3BB5" w:rsidRDefault="00AC7C79" w:rsidP="001368BC">
    <w:pPr>
      <w:pStyle w:val="Encabezado"/>
      <w:jc w:val="right"/>
      <w:rPr>
        <w:rFonts w:hint="eastAsia"/>
      </w:rPr>
    </w:pPr>
    <w:fldSimple w:instr=" STYLEREF  &quot;*Capítulo - Nivel 2&quot; \n  \* MERGEFORMAT ">
      <w:r w:rsidR="0033665D">
        <w:rPr>
          <w:rFonts w:hint="eastAsia"/>
          <w:noProof/>
        </w:rPr>
        <w:t>6.1.1</w:t>
      </w:r>
    </w:fldSimple>
    <w:r>
      <w:t xml:space="preserve"> </w:t>
    </w:r>
    <w:fldSimple w:instr=" STYLEREF  &quot;*Capítulo - Nivel 2&quot;  \* MERGEFORMAT ">
      <w:r w:rsidR="0033665D">
        <w:rPr>
          <w:rFonts w:hint="eastAsia"/>
          <w:noProof/>
        </w:rPr>
        <w:t>Simulaciones algoritmo</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AC7C79" w:rsidRDefault="00AC7C79">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C6E2910"/>
    <w:multiLevelType w:val="multilevel"/>
    <w:tmpl w:val="78F49C76"/>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5"/>
  </w:num>
  <w:num w:numId="5">
    <w:abstractNumId w:val="15"/>
  </w:num>
  <w:num w:numId="6">
    <w:abstractNumId w:val="5"/>
    <w:lvlOverride w:ilvl="0">
      <w:startOverride w:val="1"/>
      <w:lvl w:ilvl="0">
        <w:start w:val="1"/>
        <w:numFmt w:val="decimal"/>
        <w:suff w:val="space"/>
        <w:lvlText w:val="CAPÍTULO %1."/>
        <w:lvlJc w:val="left"/>
        <w:pPr>
          <w:ind w:left="947" w:hanging="947"/>
        </w:pPr>
      </w:lvl>
    </w:lvlOverride>
  </w:num>
  <w:num w:numId="7">
    <w:abstractNumId w:val="14"/>
  </w:num>
  <w:num w:numId="8">
    <w:abstractNumId w:val="0"/>
  </w:num>
  <w:num w:numId="9">
    <w:abstractNumId w:val="8"/>
  </w:num>
  <w:num w:numId="10">
    <w:abstractNumId w:val="6"/>
  </w:num>
  <w:num w:numId="11">
    <w:abstractNumId w:val="3"/>
  </w:num>
  <w:num w:numId="12">
    <w:abstractNumId w:val="4"/>
  </w:num>
  <w:num w:numId="13">
    <w:abstractNumId w:val="10"/>
  </w:num>
  <w:num w:numId="14">
    <w:abstractNumId w:val="11"/>
  </w:num>
  <w:num w:numId="15">
    <w:abstractNumId w:val="9"/>
  </w:num>
  <w:num w:numId="16">
    <w:abstractNumId w:val="13"/>
  </w:num>
  <w:num w:numId="17">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hideSpellingError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541"/>
    <w:rsid w:val="00007AB6"/>
    <w:rsid w:val="00012538"/>
    <w:rsid w:val="000157E2"/>
    <w:rsid w:val="00020042"/>
    <w:rsid w:val="00021AE7"/>
    <w:rsid w:val="000233A2"/>
    <w:rsid w:val="0002347F"/>
    <w:rsid w:val="00025910"/>
    <w:rsid w:val="0003587F"/>
    <w:rsid w:val="00036111"/>
    <w:rsid w:val="000420C1"/>
    <w:rsid w:val="00042ABB"/>
    <w:rsid w:val="00046266"/>
    <w:rsid w:val="00051357"/>
    <w:rsid w:val="00051389"/>
    <w:rsid w:val="00055CA0"/>
    <w:rsid w:val="0006189F"/>
    <w:rsid w:val="00064D6D"/>
    <w:rsid w:val="0006535C"/>
    <w:rsid w:val="00066284"/>
    <w:rsid w:val="0006655D"/>
    <w:rsid w:val="000726B7"/>
    <w:rsid w:val="00074B4E"/>
    <w:rsid w:val="000762D0"/>
    <w:rsid w:val="00076F36"/>
    <w:rsid w:val="00085B80"/>
    <w:rsid w:val="00086A53"/>
    <w:rsid w:val="0009692A"/>
    <w:rsid w:val="000A0AD5"/>
    <w:rsid w:val="000A598E"/>
    <w:rsid w:val="000A5AA3"/>
    <w:rsid w:val="000A65C1"/>
    <w:rsid w:val="000A6F9E"/>
    <w:rsid w:val="000D6EA9"/>
    <w:rsid w:val="000E04D0"/>
    <w:rsid w:val="000E5895"/>
    <w:rsid w:val="000F5AA1"/>
    <w:rsid w:val="001040EC"/>
    <w:rsid w:val="00104BB5"/>
    <w:rsid w:val="00104E61"/>
    <w:rsid w:val="00106118"/>
    <w:rsid w:val="00107039"/>
    <w:rsid w:val="00116E1B"/>
    <w:rsid w:val="001217B5"/>
    <w:rsid w:val="001265A8"/>
    <w:rsid w:val="0013186E"/>
    <w:rsid w:val="0013289C"/>
    <w:rsid w:val="00135E06"/>
    <w:rsid w:val="001368BC"/>
    <w:rsid w:val="00141609"/>
    <w:rsid w:val="0014459A"/>
    <w:rsid w:val="00146689"/>
    <w:rsid w:val="00146CBD"/>
    <w:rsid w:val="00152D32"/>
    <w:rsid w:val="001538D0"/>
    <w:rsid w:val="0016251E"/>
    <w:rsid w:val="00163A1E"/>
    <w:rsid w:val="0016443F"/>
    <w:rsid w:val="0016552A"/>
    <w:rsid w:val="00170121"/>
    <w:rsid w:val="001709C0"/>
    <w:rsid w:val="001737D6"/>
    <w:rsid w:val="001752D2"/>
    <w:rsid w:val="00177932"/>
    <w:rsid w:val="00181E4E"/>
    <w:rsid w:val="00192B39"/>
    <w:rsid w:val="001930A7"/>
    <w:rsid w:val="00197326"/>
    <w:rsid w:val="001A0617"/>
    <w:rsid w:val="001A3665"/>
    <w:rsid w:val="001B5FE7"/>
    <w:rsid w:val="001B6741"/>
    <w:rsid w:val="001C098C"/>
    <w:rsid w:val="001C15E7"/>
    <w:rsid w:val="001C176E"/>
    <w:rsid w:val="001C45F3"/>
    <w:rsid w:val="001C4E98"/>
    <w:rsid w:val="001C6FBF"/>
    <w:rsid w:val="001D7ADC"/>
    <w:rsid w:val="001E547E"/>
    <w:rsid w:val="001E7D65"/>
    <w:rsid w:val="001F22E9"/>
    <w:rsid w:val="001F3609"/>
    <w:rsid w:val="001F4281"/>
    <w:rsid w:val="00202237"/>
    <w:rsid w:val="00203024"/>
    <w:rsid w:val="0021016F"/>
    <w:rsid w:val="00211DBB"/>
    <w:rsid w:val="00222BE9"/>
    <w:rsid w:val="00223605"/>
    <w:rsid w:val="0022663B"/>
    <w:rsid w:val="00246F84"/>
    <w:rsid w:val="00247387"/>
    <w:rsid w:val="002557E8"/>
    <w:rsid w:val="002627FE"/>
    <w:rsid w:val="00264F48"/>
    <w:rsid w:val="00273540"/>
    <w:rsid w:val="0027605D"/>
    <w:rsid w:val="00281BBF"/>
    <w:rsid w:val="0028308F"/>
    <w:rsid w:val="00283C02"/>
    <w:rsid w:val="0029024F"/>
    <w:rsid w:val="002904FA"/>
    <w:rsid w:val="0029497B"/>
    <w:rsid w:val="00296671"/>
    <w:rsid w:val="002A299F"/>
    <w:rsid w:val="002A309E"/>
    <w:rsid w:val="002A3492"/>
    <w:rsid w:val="002A4E5D"/>
    <w:rsid w:val="002A4F88"/>
    <w:rsid w:val="002A5324"/>
    <w:rsid w:val="002A729D"/>
    <w:rsid w:val="002B2869"/>
    <w:rsid w:val="002B66CF"/>
    <w:rsid w:val="002C47D9"/>
    <w:rsid w:val="002D010C"/>
    <w:rsid w:val="002D07C6"/>
    <w:rsid w:val="002D28D6"/>
    <w:rsid w:val="002E5B57"/>
    <w:rsid w:val="002F059E"/>
    <w:rsid w:val="002F0D08"/>
    <w:rsid w:val="002F106A"/>
    <w:rsid w:val="002F19A5"/>
    <w:rsid w:val="002F2013"/>
    <w:rsid w:val="002F699A"/>
    <w:rsid w:val="0030188C"/>
    <w:rsid w:val="00303F3B"/>
    <w:rsid w:val="0030576F"/>
    <w:rsid w:val="00317806"/>
    <w:rsid w:val="0031787D"/>
    <w:rsid w:val="0032247B"/>
    <w:rsid w:val="003230E8"/>
    <w:rsid w:val="00323F9D"/>
    <w:rsid w:val="00324485"/>
    <w:rsid w:val="00326829"/>
    <w:rsid w:val="00334307"/>
    <w:rsid w:val="0033440F"/>
    <w:rsid w:val="00334850"/>
    <w:rsid w:val="00334F98"/>
    <w:rsid w:val="00335481"/>
    <w:rsid w:val="0033665D"/>
    <w:rsid w:val="00342989"/>
    <w:rsid w:val="00344B0D"/>
    <w:rsid w:val="00346E7E"/>
    <w:rsid w:val="00355375"/>
    <w:rsid w:val="00361B2A"/>
    <w:rsid w:val="003664CA"/>
    <w:rsid w:val="00367F1D"/>
    <w:rsid w:val="00381CA2"/>
    <w:rsid w:val="00382C2D"/>
    <w:rsid w:val="00383933"/>
    <w:rsid w:val="00384FE1"/>
    <w:rsid w:val="00385A49"/>
    <w:rsid w:val="00386BFE"/>
    <w:rsid w:val="00387849"/>
    <w:rsid w:val="00391B74"/>
    <w:rsid w:val="00393EDE"/>
    <w:rsid w:val="0039538A"/>
    <w:rsid w:val="00397E38"/>
    <w:rsid w:val="003A007A"/>
    <w:rsid w:val="003A224F"/>
    <w:rsid w:val="003A5852"/>
    <w:rsid w:val="003B2939"/>
    <w:rsid w:val="003B2E67"/>
    <w:rsid w:val="003B70C7"/>
    <w:rsid w:val="003C220F"/>
    <w:rsid w:val="003C2404"/>
    <w:rsid w:val="003C4B26"/>
    <w:rsid w:val="003C5525"/>
    <w:rsid w:val="003D21AE"/>
    <w:rsid w:val="003D40FF"/>
    <w:rsid w:val="003F1268"/>
    <w:rsid w:val="003F2D55"/>
    <w:rsid w:val="003F5FB4"/>
    <w:rsid w:val="003F635F"/>
    <w:rsid w:val="00403093"/>
    <w:rsid w:val="0040455E"/>
    <w:rsid w:val="00404A40"/>
    <w:rsid w:val="00406A06"/>
    <w:rsid w:val="004119E4"/>
    <w:rsid w:val="004166ED"/>
    <w:rsid w:val="004205FF"/>
    <w:rsid w:val="0042091D"/>
    <w:rsid w:val="00422AAF"/>
    <w:rsid w:val="004307BD"/>
    <w:rsid w:val="00432948"/>
    <w:rsid w:val="004345AC"/>
    <w:rsid w:val="00442EDE"/>
    <w:rsid w:val="00447193"/>
    <w:rsid w:val="00452B8C"/>
    <w:rsid w:val="00456A0B"/>
    <w:rsid w:val="004619C6"/>
    <w:rsid w:val="00467A7E"/>
    <w:rsid w:val="004712F7"/>
    <w:rsid w:val="00471C51"/>
    <w:rsid w:val="004755B4"/>
    <w:rsid w:val="004761DE"/>
    <w:rsid w:val="00480C64"/>
    <w:rsid w:val="004818DF"/>
    <w:rsid w:val="00485C20"/>
    <w:rsid w:val="00486CEC"/>
    <w:rsid w:val="00486FC1"/>
    <w:rsid w:val="00487278"/>
    <w:rsid w:val="004876E5"/>
    <w:rsid w:val="00491362"/>
    <w:rsid w:val="0049416F"/>
    <w:rsid w:val="00495CC3"/>
    <w:rsid w:val="004968AA"/>
    <w:rsid w:val="004A0E65"/>
    <w:rsid w:val="004A39E0"/>
    <w:rsid w:val="004A3B1B"/>
    <w:rsid w:val="004A42DB"/>
    <w:rsid w:val="004A6127"/>
    <w:rsid w:val="004A6868"/>
    <w:rsid w:val="004B10F9"/>
    <w:rsid w:val="004B2A1B"/>
    <w:rsid w:val="004B54A4"/>
    <w:rsid w:val="004B5565"/>
    <w:rsid w:val="004B59FF"/>
    <w:rsid w:val="004C0200"/>
    <w:rsid w:val="004C3561"/>
    <w:rsid w:val="004C4907"/>
    <w:rsid w:val="004C4A9C"/>
    <w:rsid w:val="004C5BA5"/>
    <w:rsid w:val="004E08A2"/>
    <w:rsid w:val="004E1D30"/>
    <w:rsid w:val="004F145D"/>
    <w:rsid w:val="004F1F3F"/>
    <w:rsid w:val="004F3425"/>
    <w:rsid w:val="004F4091"/>
    <w:rsid w:val="004F55CF"/>
    <w:rsid w:val="004F603C"/>
    <w:rsid w:val="004F671D"/>
    <w:rsid w:val="005011EE"/>
    <w:rsid w:val="005037E9"/>
    <w:rsid w:val="00504D6D"/>
    <w:rsid w:val="00506547"/>
    <w:rsid w:val="00511F27"/>
    <w:rsid w:val="005125E2"/>
    <w:rsid w:val="00514EF3"/>
    <w:rsid w:val="00516023"/>
    <w:rsid w:val="0052268A"/>
    <w:rsid w:val="005241CD"/>
    <w:rsid w:val="005317D8"/>
    <w:rsid w:val="00532B43"/>
    <w:rsid w:val="005402DA"/>
    <w:rsid w:val="00542108"/>
    <w:rsid w:val="005542A6"/>
    <w:rsid w:val="0059437A"/>
    <w:rsid w:val="005953C8"/>
    <w:rsid w:val="005A0E6D"/>
    <w:rsid w:val="005A44FA"/>
    <w:rsid w:val="005A48CD"/>
    <w:rsid w:val="005A7F83"/>
    <w:rsid w:val="005B412F"/>
    <w:rsid w:val="005C2C48"/>
    <w:rsid w:val="005D049E"/>
    <w:rsid w:val="005D2839"/>
    <w:rsid w:val="005E182F"/>
    <w:rsid w:val="005E4311"/>
    <w:rsid w:val="005E6DFE"/>
    <w:rsid w:val="005E79AF"/>
    <w:rsid w:val="005F2332"/>
    <w:rsid w:val="005F7029"/>
    <w:rsid w:val="006011BE"/>
    <w:rsid w:val="00601FFF"/>
    <w:rsid w:val="0060310C"/>
    <w:rsid w:val="00607485"/>
    <w:rsid w:val="00607718"/>
    <w:rsid w:val="00612DDB"/>
    <w:rsid w:val="00614598"/>
    <w:rsid w:val="00616D31"/>
    <w:rsid w:val="006249C4"/>
    <w:rsid w:val="006270B8"/>
    <w:rsid w:val="00631063"/>
    <w:rsid w:val="00635168"/>
    <w:rsid w:val="00636E78"/>
    <w:rsid w:val="00637849"/>
    <w:rsid w:val="0064007B"/>
    <w:rsid w:val="006408E9"/>
    <w:rsid w:val="00642007"/>
    <w:rsid w:val="00646397"/>
    <w:rsid w:val="00646C2B"/>
    <w:rsid w:val="00650FB0"/>
    <w:rsid w:val="00655442"/>
    <w:rsid w:val="00660721"/>
    <w:rsid w:val="00660C37"/>
    <w:rsid w:val="00660E30"/>
    <w:rsid w:val="00662742"/>
    <w:rsid w:val="00667F10"/>
    <w:rsid w:val="006709BC"/>
    <w:rsid w:val="0067545C"/>
    <w:rsid w:val="0068083B"/>
    <w:rsid w:val="00680B78"/>
    <w:rsid w:val="00680E15"/>
    <w:rsid w:val="0068194C"/>
    <w:rsid w:val="006869AF"/>
    <w:rsid w:val="00691FF9"/>
    <w:rsid w:val="0069235C"/>
    <w:rsid w:val="00693647"/>
    <w:rsid w:val="00696542"/>
    <w:rsid w:val="00697945"/>
    <w:rsid w:val="006A17ED"/>
    <w:rsid w:val="006A2695"/>
    <w:rsid w:val="006A2F2D"/>
    <w:rsid w:val="006A7B06"/>
    <w:rsid w:val="006B3DBE"/>
    <w:rsid w:val="006C2ACA"/>
    <w:rsid w:val="006C2FF8"/>
    <w:rsid w:val="006C369F"/>
    <w:rsid w:val="006C6CB6"/>
    <w:rsid w:val="006D0C65"/>
    <w:rsid w:val="006D0F9A"/>
    <w:rsid w:val="006D3BB5"/>
    <w:rsid w:val="006D47A2"/>
    <w:rsid w:val="006D7B6C"/>
    <w:rsid w:val="006F2840"/>
    <w:rsid w:val="00704D31"/>
    <w:rsid w:val="0070692F"/>
    <w:rsid w:val="007076DD"/>
    <w:rsid w:val="00713B73"/>
    <w:rsid w:val="00714121"/>
    <w:rsid w:val="00722333"/>
    <w:rsid w:val="00722BB2"/>
    <w:rsid w:val="00726256"/>
    <w:rsid w:val="00726AF1"/>
    <w:rsid w:val="00733873"/>
    <w:rsid w:val="00735082"/>
    <w:rsid w:val="00735E9F"/>
    <w:rsid w:val="00737E5B"/>
    <w:rsid w:val="0074078E"/>
    <w:rsid w:val="0074678B"/>
    <w:rsid w:val="00751619"/>
    <w:rsid w:val="0075547F"/>
    <w:rsid w:val="00756475"/>
    <w:rsid w:val="0077146B"/>
    <w:rsid w:val="00774D1F"/>
    <w:rsid w:val="0078299F"/>
    <w:rsid w:val="00785868"/>
    <w:rsid w:val="00793575"/>
    <w:rsid w:val="0079727C"/>
    <w:rsid w:val="007A00AC"/>
    <w:rsid w:val="007A3989"/>
    <w:rsid w:val="007B0A4F"/>
    <w:rsid w:val="007B2D1C"/>
    <w:rsid w:val="007B78B6"/>
    <w:rsid w:val="007C1A68"/>
    <w:rsid w:val="007C3233"/>
    <w:rsid w:val="007C6163"/>
    <w:rsid w:val="007D08A1"/>
    <w:rsid w:val="007D41B6"/>
    <w:rsid w:val="007D7AFD"/>
    <w:rsid w:val="007E0CC3"/>
    <w:rsid w:val="007E5AE9"/>
    <w:rsid w:val="007F100A"/>
    <w:rsid w:val="007F436C"/>
    <w:rsid w:val="00801FFE"/>
    <w:rsid w:val="00802369"/>
    <w:rsid w:val="00805B54"/>
    <w:rsid w:val="008158F3"/>
    <w:rsid w:val="0083537F"/>
    <w:rsid w:val="008370BB"/>
    <w:rsid w:val="00843D9B"/>
    <w:rsid w:val="00844DCE"/>
    <w:rsid w:val="00850C18"/>
    <w:rsid w:val="00850ED1"/>
    <w:rsid w:val="00851B22"/>
    <w:rsid w:val="00852374"/>
    <w:rsid w:val="00853640"/>
    <w:rsid w:val="0085378F"/>
    <w:rsid w:val="00854368"/>
    <w:rsid w:val="00855B66"/>
    <w:rsid w:val="00856940"/>
    <w:rsid w:val="00860BC7"/>
    <w:rsid w:val="008634D0"/>
    <w:rsid w:val="00864CA3"/>
    <w:rsid w:val="008749EF"/>
    <w:rsid w:val="00876EFD"/>
    <w:rsid w:val="0088159C"/>
    <w:rsid w:val="008913FA"/>
    <w:rsid w:val="008976F4"/>
    <w:rsid w:val="008A6672"/>
    <w:rsid w:val="008A7EA4"/>
    <w:rsid w:val="008B03C0"/>
    <w:rsid w:val="008B50B6"/>
    <w:rsid w:val="008B5B5A"/>
    <w:rsid w:val="008B6612"/>
    <w:rsid w:val="008C11DB"/>
    <w:rsid w:val="008C2F6C"/>
    <w:rsid w:val="008C5646"/>
    <w:rsid w:val="008D2C75"/>
    <w:rsid w:val="008D5C57"/>
    <w:rsid w:val="008E1BED"/>
    <w:rsid w:val="008E290D"/>
    <w:rsid w:val="008E578C"/>
    <w:rsid w:val="008E61FF"/>
    <w:rsid w:val="008E6FA3"/>
    <w:rsid w:val="008F4128"/>
    <w:rsid w:val="008F4893"/>
    <w:rsid w:val="008F66F4"/>
    <w:rsid w:val="009073FC"/>
    <w:rsid w:val="00924C45"/>
    <w:rsid w:val="0092795C"/>
    <w:rsid w:val="00927C1D"/>
    <w:rsid w:val="00931281"/>
    <w:rsid w:val="009352C9"/>
    <w:rsid w:val="00940581"/>
    <w:rsid w:val="00942BCB"/>
    <w:rsid w:val="00944341"/>
    <w:rsid w:val="00950360"/>
    <w:rsid w:val="00950A5D"/>
    <w:rsid w:val="00950C27"/>
    <w:rsid w:val="009607FD"/>
    <w:rsid w:val="0096268C"/>
    <w:rsid w:val="009674FD"/>
    <w:rsid w:val="00967F7A"/>
    <w:rsid w:val="00970123"/>
    <w:rsid w:val="00972B14"/>
    <w:rsid w:val="009868E1"/>
    <w:rsid w:val="009869DC"/>
    <w:rsid w:val="00987A6E"/>
    <w:rsid w:val="0099013A"/>
    <w:rsid w:val="00994899"/>
    <w:rsid w:val="00994F85"/>
    <w:rsid w:val="009A3715"/>
    <w:rsid w:val="009A64A4"/>
    <w:rsid w:val="009B03AF"/>
    <w:rsid w:val="009B353F"/>
    <w:rsid w:val="009B438B"/>
    <w:rsid w:val="009E0487"/>
    <w:rsid w:val="009E4B8B"/>
    <w:rsid w:val="009F6524"/>
    <w:rsid w:val="00A00E6B"/>
    <w:rsid w:val="00A015A0"/>
    <w:rsid w:val="00A040C5"/>
    <w:rsid w:val="00A05314"/>
    <w:rsid w:val="00A0762A"/>
    <w:rsid w:val="00A11FEE"/>
    <w:rsid w:val="00A11FF3"/>
    <w:rsid w:val="00A12EC7"/>
    <w:rsid w:val="00A20EE4"/>
    <w:rsid w:val="00A25674"/>
    <w:rsid w:val="00A3681B"/>
    <w:rsid w:val="00A455B2"/>
    <w:rsid w:val="00A464AB"/>
    <w:rsid w:val="00A47B22"/>
    <w:rsid w:val="00A53D9E"/>
    <w:rsid w:val="00A5735A"/>
    <w:rsid w:val="00A62464"/>
    <w:rsid w:val="00A63832"/>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B5E7D"/>
    <w:rsid w:val="00AC0100"/>
    <w:rsid w:val="00AC1720"/>
    <w:rsid w:val="00AC2A73"/>
    <w:rsid w:val="00AC353B"/>
    <w:rsid w:val="00AC6AE9"/>
    <w:rsid w:val="00AC7C79"/>
    <w:rsid w:val="00AD2489"/>
    <w:rsid w:val="00AD517A"/>
    <w:rsid w:val="00AD65C5"/>
    <w:rsid w:val="00AD77B3"/>
    <w:rsid w:val="00AD7B5C"/>
    <w:rsid w:val="00AE1E84"/>
    <w:rsid w:val="00AE4BD0"/>
    <w:rsid w:val="00AE6331"/>
    <w:rsid w:val="00AE7552"/>
    <w:rsid w:val="00AE772E"/>
    <w:rsid w:val="00AF1ABD"/>
    <w:rsid w:val="00AF5741"/>
    <w:rsid w:val="00AF608C"/>
    <w:rsid w:val="00AF7591"/>
    <w:rsid w:val="00B03399"/>
    <w:rsid w:val="00B050DE"/>
    <w:rsid w:val="00B10BEB"/>
    <w:rsid w:val="00B114C1"/>
    <w:rsid w:val="00B12320"/>
    <w:rsid w:val="00B12B10"/>
    <w:rsid w:val="00B15153"/>
    <w:rsid w:val="00B1581A"/>
    <w:rsid w:val="00B2222E"/>
    <w:rsid w:val="00B27155"/>
    <w:rsid w:val="00B40227"/>
    <w:rsid w:val="00B4038D"/>
    <w:rsid w:val="00B4348D"/>
    <w:rsid w:val="00B45A6B"/>
    <w:rsid w:val="00B464AB"/>
    <w:rsid w:val="00B47999"/>
    <w:rsid w:val="00B50D4A"/>
    <w:rsid w:val="00B538CD"/>
    <w:rsid w:val="00B53BC7"/>
    <w:rsid w:val="00B54436"/>
    <w:rsid w:val="00B57E6C"/>
    <w:rsid w:val="00B6185F"/>
    <w:rsid w:val="00B63E1B"/>
    <w:rsid w:val="00B64AF5"/>
    <w:rsid w:val="00B7005A"/>
    <w:rsid w:val="00B7196A"/>
    <w:rsid w:val="00B746EC"/>
    <w:rsid w:val="00B75A56"/>
    <w:rsid w:val="00B820D9"/>
    <w:rsid w:val="00B900B9"/>
    <w:rsid w:val="00B95365"/>
    <w:rsid w:val="00B96ABC"/>
    <w:rsid w:val="00BA0051"/>
    <w:rsid w:val="00BA0E53"/>
    <w:rsid w:val="00BA3B0C"/>
    <w:rsid w:val="00BA689C"/>
    <w:rsid w:val="00BB080A"/>
    <w:rsid w:val="00BB3DDA"/>
    <w:rsid w:val="00BB4B3C"/>
    <w:rsid w:val="00BB6C99"/>
    <w:rsid w:val="00BD00EA"/>
    <w:rsid w:val="00BD31F4"/>
    <w:rsid w:val="00BD39B5"/>
    <w:rsid w:val="00BD5BCA"/>
    <w:rsid w:val="00BE5F49"/>
    <w:rsid w:val="00BE6BE3"/>
    <w:rsid w:val="00BF38F9"/>
    <w:rsid w:val="00BF55E6"/>
    <w:rsid w:val="00BF5821"/>
    <w:rsid w:val="00C01369"/>
    <w:rsid w:val="00C01871"/>
    <w:rsid w:val="00C0218B"/>
    <w:rsid w:val="00C10F98"/>
    <w:rsid w:val="00C179B4"/>
    <w:rsid w:val="00C20D0C"/>
    <w:rsid w:val="00C30CAD"/>
    <w:rsid w:val="00C30D3A"/>
    <w:rsid w:val="00C32A34"/>
    <w:rsid w:val="00C405B2"/>
    <w:rsid w:val="00C40E1D"/>
    <w:rsid w:val="00C41292"/>
    <w:rsid w:val="00C423FA"/>
    <w:rsid w:val="00C44D71"/>
    <w:rsid w:val="00C45984"/>
    <w:rsid w:val="00C53610"/>
    <w:rsid w:val="00C53FB2"/>
    <w:rsid w:val="00C61B57"/>
    <w:rsid w:val="00C66E98"/>
    <w:rsid w:val="00C800B3"/>
    <w:rsid w:val="00C803A3"/>
    <w:rsid w:val="00C80491"/>
    <w:rsid w:val="00C81D39"/>
    <w:rsid w:val="00C87981"/>
    <w:rsid w:val="00C906BF"/>
    <w:rsid w:val="00C91C19"/>
    <w:rsid w:val="00CA1265"/>
    <w:rsid w:val="00CA18A3"/>
    <w:rsid w:val="00CA194C"/>
    <w:rsid w:val="00CA1FC4"/>
    <w:rsid w:val="00CA222E"/>
    <w:rsid w:val="00CA7877"/>
    <w:rsid w:val="00CB3B84"/>
    <w:rsid w:val="00CB634C"/>
    <w:rsid w:val="00CB70BA"/>
    <w:rsid w:val="00CC6C4A"/>
    <w:rsid w:val="00CD0505"/>
    <w:rsid w:val="00CD058F"/>
    <w:rsid w:val="00CD165E"/>
    <w:rsid w:val="00CD55FD"/>
    <w:rsid w:val="00CE09F0"/>
    <w:rsid w:val="00CE5B58"/>
    <w:rsid w:val="00CE6BB6"/>
    <w:rsid w:val="00CF32D0"/>
    <w:rsid w:val="00CF390F"/>
    <w:rsid w:val="00D00188"/>
    <w:rsid w:val="00D00A8C"/>
    <w:rsid w:val="00D06A8C"/>
    <w:rsid w:val="00D100E0"/>
    <w:rsid w:val="00D1046F"/>
    <w:rsid w:val="00D23FDF"/>
    <w:rsid w:val="00D33608"/>
    <w:rsid w:val="00D43D3E"/>
    <w:rsid w:val="00D44D73"/>
    <w:rsid w:val="00D45126"/>
    <w:rsid w:val="00D46CB3"/>
    <w:rsid w:val="00D53EA1"/>
    <w:rsid w:val="00D62359"/>
    <w:rsid w:val="00D628E9"/>
    <w:rsid w:val="00D6486F"/>
    <w:rsid w:val="00D67385"/>
    <w:rsid w:val="00D711ED"/>
    <w:rsid w:val="00D76268"/>
    <w:rsid w:val="00D82CBD"/>
    <w:rsid w:val="00D83976"/>
    <w:rsid w:val="00D91DC2"/>
    <w:rsid w:val="00D91EF0"/>
    <w:rsid w:val="00D96D02"/>
    <w:rsid w:val="00D970D1"/>
    <w:rsid w:val="00DA1305"/>
    <w:rsid w:val="00DA186A"/>
    <w:rsid w:val="00DA2CAA"/>
    <w:rsid w:val="00DA4204"/>
    <w:rsid w:val="00DA4FB6"/>
    <w:rsid w:val="00DA6325"/>
    <w:rsid w:val="00DB1CE9"/>
    <w:rsid w:val="00DB4726"/>
    <w:rsid w:val="00DB497F"/>
    <w:rsid w:val="00DB5441"/>
    <w:rsid w:val="00DC207B"/>
    <w:rsid w:val="00DD29A2"/>
    <w:rsid w:val="00DD3030"/>
    <w:rsid w:val="00DD380E"/>
    <w:rsid w:val="00DD3980"/>
    <w:rsid w:val="00DD60F8"/>
    <w:rsid w:val="00DE781F"/>
    <w:rsid w:val="00DF0E02"/>
    <w:rsid w:val="00DF0F85"/>
    <w:rsid w:val="00DF123A"/>
    <w:rsid w:val="00DF7FE4"/>
    <w:rsid w:val="00E03EC0"/>
    <w:rsid w:val="00E06C03"/>
    <w:rsid w:val="00E1566F"/>
    <w:rsid w:val="00E175E0"/>
    <w:rsid w:val="00E205B5"/>
    <w:rsid w:val="00E43EC7"/>
    <w:rsid w:val="00E46A35"/>
    <w:rsid w:val="00E570E1"/>
    <w:rsid w:val="00E5739B"/>
    <w:rsid w:val="00E66132"/>
    <w:rsid w:val="00E66768"/>
    <w:rsid w:val="00E70F3F"/>
    <w:rsid w:val="00E731AB"/>
    <w:rsid w:val="00E752E0"/>
    <w:rsid w:val="00E76591"/>
    <w:rsid w:val="00E76638"/>
    <w:rsid w:val="00E83677"/>
    <w:rsid w:val="00E84528"/>
    <w:rsid w:val="00E95C1F"/>
    <w:rsid w:val="00EA0C76"/>
    <w:rsid w:val="00EA32E3"/>
    <w:rsid w:val="00EA5EA5"/>
    <w:rsid w:val="00EA7873"/>
    <w:rsid w:val="00EB0B7F"/>
    <w:rsid w:val="00EB221B"/>
    <w:rsid w:val="00EB456A"/>
    <w:rsid w:val="00EB4700"/>
    <w:rsid w:val="00EC3492"/>
    <w:rsid w:val="00ED3EED"/>
    <w:rsid w:val="00ED544F"/>
    <w:rsid w:val="00EE187C"/>
    <w:rsid w:val="00EF5457"/>
    <w:rsid w:val="00F05B7F"/>
    <w:rsid w:val="00F06B82"/>
    <w:rsid w:val="00F1005C"/>
    <w:rsid w:val="00F107E1"/>
    <w:rsid w:val="00F1603D"/>
    <w:rsid w:val="00F17E45"/>
    <w:rsid w:val="00F238E3"/>
    <w:rsid w:val="00F379ED"/>
    <w:rsid w:val="00F37F9E"/>
    <w:rsid w:val="00F428BF"/>
    <w:rsid w:val="00F43D39"/>
    <w:rsid w:val="00F5184D"/>
    <w:rsid w:val="00F5332D"/>
    <w:rsid w:val="00F5637C"/>
    <w:rsid w:val="00F617E3"/>
    <w:rsid w:val="00F644DE"/>
    <w:rsid w:val="00F6721E"/>
    <w:rsid w:val="00F77902"/>
    <w:rsid w:val="00F82F9E"/>
    <w:rsid w:val="00F839F3"/>
    <w:rsid w:val="00F8431B"/>
    <w:rsid w:val="00F843B0"/>
    <w:rsid w:val="00F907E9"/>
    <w:rsid w:val="00F963D5"/>
    <w:rsid w:val="00FA1192"/>
    <w:rsid w:val="00FA408C"/>
    <w:rsid w:val="00FB3464"/>
    <w:rsid w:val="00FC3E5E"/>
    <w:rsid w:val="00FC485D"/>
    <w:rsid w:val="00FC7A5E"/>
    <w:rsid w:val="00FD12C4"/>
    <w:rsid w:val="00FD5ED0"/>
    <w:rsid w:val="00FD6717"/>
    <w:rsid w:val="00FE0556"/>
    <w:rsid w:val="00FE07CF"/>
    <w:rsid w:val="00FE56FC"/>
    <w:rsid w:val="00FF1AAD"/>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3"/>
    <w:link w:val="titulo3Car"/>
    <w:qFormat/>
    <w:rsid w:val="004A6868"/>
    <w:pPr>
      <w:numPr>
        <w:ilvl w:val="2"/>
        <w:numId w:val="9"/>
      </w:numPr>
    </w:pPr>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4A6868"/>
    <w:rPr>
      <w:b/>
      <w:caps/>
      <w:kern w:val="3"/>
      <w:sz w:val="24"/>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Id w:val="9"/>
      </w:numPr>
    </w:p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EB3EB-6FFB-4D9C-AB57-32350D4A1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19</TotalTime>
  <Pages>61</Pages>
  <Words>12845</Words>
  <Characters>70652</Characters>
  <Application>Microsoft Office Word</Application>
  <DocSecurity>0</DocSecurity>
  <Lines>588</Lines>
  <Paragraphs>166</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83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587</cp:revision>
  <dcterms:created xsi:type="dcterms:W3CDTF">2020-03-21T12:24:00Z</dcterms:created>
  <dcterms:modified xsi:type="dcterms:W3CDTF">2020-05-1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